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65580108"/>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w:t>
      </w:r>
      <w:r w:rsidR="006A4A8F">
        <w:rPr>
          <w:rFonts w:cs="Times New Roman"/>
          <w:b w:val="0"/>
          <w:i/>
          <w:sz w:val="28"/>
          <w:szCs w:val="24"/>
        </w:rPr>
        <w:t>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571C21"/>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lang w:val="id-ID" w:eastAsia="id-ID"/>
        </w:rPr>
        <w:drawing>
          <wp:inline distT="0" distB="0" distL="0" distR="0" wp14:anchorId="58A1C868" wp14:editId="5192275B">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1B13C9" w:rsidRPr="001B13C9" w:rsidRDefault="001B13C9" w:rsidP="001B13C9">
      <w:pPr>
        <w:spacing w:after="0" w:line="360" w:lineRule="auto"/>
        <w:jc w:val="center"/>
        <w:rPr>
          <w:rFonts w:cs="Times New Roman"/>
          <w:szCs w:val="24"/>
        </w:rPr>
      </w:pPr>
      <w:r w:rsidRPr="001B13C9">
        <w:rPr>
          <w:rFonts w:cs="Times New Roman"/>
          <w:szCs w:val="24"/>
        </w:rPr>
        <w:t>SKRIPSI</w:t>
      </w:r>
    </w:p>
    <w:p w:rsidR="001B13C9" w:rsidRPr="001B13C9" w:rsidRDefault="001B13C9" w:rsidP="001B13C9">
      <w:pPr>
        <w:spacing w:after="0" w:line="360" w:lineRule="auto"/>
        <w:jc w:val="center"/>
        <w:rPr>
          <w:rFonts w:cs="Times New Roman"/>
          <w:szCs w:val="24"/>
        </w:rPr>
      </w:pPr>
      <w:r w:rsidRPr="001B13C9">
        <w:rPr>
          <w:rFonts w:cs="Times New Roman"/>
          <w:szCs w:val="24"/>
        </w:rPr>
        <w:t>Diajukan sebagai salah satu syarat untuk menyelesaikan</w:t>
      </w:r>
    </w:p>
    <w:p w:rsidR="001B13C9" w:rsidRPr="001B13C9" w:rsidRDefault="001B13C9" w:rsidP="001B13C9">
      <w:pPr>
        <w:spacing w:after="0" w:line="360" w:lineRule="auto"/>
        <w:jc w:val="center"/>
        <w:rPr>
          <w:rFonts w:cs="Times New Roman"/>
          <w:szCs w:val="24"/>
        </w:rPr>
      </w:pPr>
      <w:r w:rsidRPr="001B13C9">
        <w:rPr>
          <w:rFonts w:cs="Times New Roman"/>
          <w:szCs w:val="24"/>
        </w:rPr>
        <w:t>Pendidikan Diploma Empat (D-4) Program Studi Teknik Komputer dan Jaringan</w:t>
      </w:r>
    </w:p>
    <w:p w:rsidR="001B13C9" w:rsidRPr="001B13C9" w:rsidRDefault="001B13C9" w:rsidP="001B13C9">
      <w:pPr>
        <w:spacing w:after="0" w:line="360" w:lineRule="auto"/>
        <w:jc w:val="center"/>
        <w:rPr>
          <w:rFonts w:cs="Times New Roman"/>
          <w:szCs w:val="24"/>
        </w:rPr>
      </w:pPr>
      <w:r w:rsidRPr="001B13C9">
        <w:rPr>
          <w:rFonts w:cs="Times New Roman"/>
          <w:szCs w:val="24"/>
        </w:rPr>
        <w:t>Jurusan Teknik Elektro</w:t>
      </w:r>
    </w:p>
    <w:p w:rsidR="008000D3" w:rsidRDefault="001B13C9" w:rsidP="001B13C9">
      <w:pPr>
        <w:spacing w:after="0" w:line="360" w:lineRule="auto"/>
        <w:jc w:val="center"/>
        <w:rPr>
          <w:rFonts w:cs="Times New Roman"/>
          <w:szCs w:val="24"/>
        </w:rPr>
      </w:pPr>
      <w:r w:rsidRPr="001B13C9">
        <w:rPr>
          <w:rFonts w:cs="Times New Roman"/>
          <w:szCs w:val="24"/>
        </w:rPr>
        <w:t>Politeknik Negeri Ujung Pandang</w:t>
      </w: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1B13C9" w:rsidP="00C52729">
      <w:pPr>
        <w:spacing w:after="0" w:line="240" w:lineRule="auto"/>
        <w:jc w:val="center"/>
        <w:rPr>
          <w:rFonts w:cs="Times New Roman"/>
          <w:szCs w:val="24"/>
        </w:rPr>
      </w:pPr>
      <w:bookmarkStart w:id="1" w:name="_Toc24469522"/>
      <w:r>
        <w:rPr>
          <w:rFonts w:cs="Times New Roman"/>
          <w:szCs w:val="24"/>
        </w:rPr>
        <w:t>2021</w:t>
      </w:r>
    </w:p>
    <w:p w:rsidR="00571C21" w:rsidRDefault="00571C21" w:rsidP="00571C21">
      <w:pPr>
        <w:rPr>
          <w:lang w:val="id-ID"/>
        </w:rPr>
      </w:pPr>
      <w:bookmarkStart w:id="2" w:name="_Toc25141830"/>
    </w:p>
    <w:p w:rsidR="00571C21" w:rsidRPr="00571C21" w:rsidRDefault="00571C21" w:rsidP="00571C21">
      <w:pPr>
        <w:pStyle w:val="Heading1"/>
        <w:rPr>
          <w:rFonts w:eastAsia="Times New Roman"/>
        </w:rPr>
      </w:pPr>
      <w:bookmarkStart w:id="3" w:name="_Toc52278975"/>
      <w:bookmarkStart w:id="4" w:name="_Toc65580109"/>
      <w:r w:rsidRPr="00571C21">
        <w:rPr>
          <w:rFonts w:eastAsia="Times New Roman"/>
        </w:rPr>
        <w:t>HALAMAN PENGESAHAN</w:t>
      </w:r>
      <w:bookmarkEnd w:id="3"/>
      <w:bookmarkEnd w:id="4"/>
    </w:p>
    <w:p w:rsidR="00571C21" w:rsidRPr="00571C21" w:rsidRDefault="00571C21" w:rsidP="00571C21">
      <w:pPr>
        <w:ind w:firstLine="720"/>
        <w:rPr>
          <w:rFonts w:eastAsia="Calibri" w:cs="Times New Roman"/>
        </w:rPr>
      </w:pPr>
      <w:r w:rsidRPr="00571C21">
        <w:rPr>
          <w:rFonts w:eastAsia="Calibri" w:cs="Times New Roman"/>
        </w:rPr>
        <w:t>Proposal skripsi ini dengan judul “</w:t>
      </w:r>
      <w:r w:rsidRPr="00571C21">
        <w:rPr>
          <w:rFonts w:eastAsia="Calibri" w:cs="Times New Roman"/>
          <w:b/>
        </w:rPr>
        <w:t>Implementasi IoT pada Pertanian Vertikal (</w:t>
      </w:r>
      <w:r w:rsidRPr="00571C21">
        <w:rPr>
          <w:rFonts w:eastAsia="Calibri" w:cs="Times New Roman"/>
          <w:b/>
          <w:i/>
        </w:rPr>
        <w:t>Vertical Farming</w:t>
      </w:r>
      <w:r w:rsidRPr="00571C21">
        <w:rPr>
          <w:rFonts w:eastAsia="Calibri" w:cs="Times New Roman"/>
          <w:b/>
        </w:rPr>
        <w:t>) Menggunakan Sistem Irigasi Kabut</w:t>
      </w:r>
      <w:r w:rsidRPr="00571C21">
        <w:rPr>
          <w:rFonts w:eastAsia="Calibri" w:cs="Times New Roman"/>
        </w:rPr>
        <w:t xml:space="preserve">” oleh </w:t>
      </w:r>
      <w:r w:rsidRPr="00571C21">
        <w:rPr>
          <w:rFonts w:eastAsia="Calibri" w:cs="Times New Roman"/>
          <w:b/>
        </w:rPr>
        <w:t xml:space="preserve">Ivana Yuni Astari </w:t>
      </w:r>
      <w:r w:rsidRPr="00571C21">
        <w:rPr>
          <w:rFonts w:eastAsia="Calibri" w:cs="Times New Roman"/>
        </w:rPr>
        <w:t xml:space="preserve">NIM </w:t>
      </w:r>
      <w:r w:rsidRPr="00571C21">
        <w:rPr>
          <w:rFonts w:eastAsia="Calibri" w:cs="Times New Roman"/>
          <w:b/>
        </w:rPr>
        <w:t xml:space="preserve">42517044 </w:t>
      </w:r>
      <w:r w:rsidRPr="00571C21">
        <w:rPr>
          <w:rFonts w:eastAsia="Calibri" w:cs="Times New Roman"/>
        </w:rPr>
        <w:t>telah diterima dan disahkan sebagai salah</w:t>
      </w:r>
      <w:r w:rsidR="003A4330">
        <w:rPr>
          <w:rFonts w:eastAsia="Calibri" w:cs="Times New Roman"/>
        </w:rPr>
        <w:t xml:space="preserve"> </w:t>
      </w:r>
      <w:r w:rsidRPr="00571C21">
        <w:rPr>
          <w:rFonts w:eastAsia="Calibri" w:cs="Times New Roman"/>
        </w:rPr>
        <w:t>satu syarat untuk memperoleh</w:t>
      </w:r>
      <w:r>
        <w:rPr>
          <w:rFonts w:eastAsia="Calibri" w:cs="Times New Roman"/>
        </w:rPr>
        <w:t xml:space="preserve"> gelar Diploma IV (D4/S1) pada Program S</w:t>
      </w:r>
      <w:r w:rsidRPr="00571C21">
        <w:rPr>
          <w:rFonts w:eastAsia="Calibri" w:cs="Times New Roman"/>
        </w:rPr>
        <w:t>tudi Teknik Komputer dan Jaringan Jurusan Teknik Elektro Politeknik Negeri Ujung Pandang.</w:t>
      </w:r>
    </w:p>
    <w:p w:rsidR="00571C21" w:rsidRPr="00571C21" w:rsidRDefault="00C9300B" w:rsidP="00571C21">
      <w:pPr>
        <w:jc w:val="right"/>
        <w:rPr>
          <w:rFonts w:eastAsia="Calibri" w:cs="Times New Roman"/>
        </w:rPr>
      </w:pPr>
      <w:r>
        <w:rPr>
          <w:rFonts w:eastAsia="Calibri" w:cs="Times New Roman"/>
        </w:rPr>
        <w:t>Makassar,</w:t>
      </w:r>
      <w:r>
        <w:rPr>
          <w:rFonts w:eastAsia="Calibri" w:cs="Times New Roman"/>
        </w:rPr>
        <w:tab/>
        <w:t>Maret</w:t>
      </w:r>
      <w:r w:rsidR="00571C21" w:rsidRPr="00571C21">
        <w:rPr>
          <w:rFonts w:eastAsia="Calibri" w:cs="Times New Roman"/>
        </w:rPr>
        <w:t xml:space="preserve"> 2021</w:t>
      </w:r>
    </w:p>
    <w:p w:rsidR="00571C21" w:rsidRPr="00571C21" w:rsidRDefault="00571C21" w:rsidP="00571C21">
      <w:pPr>
        <w:jc w:val="center"/>
        <w:rPr>
          <w:rFonts w:eastAsia="Calibri" w:cs="Times New Roman"/>
        </w:rPr>
      </w:pPr>
      <w:r w:rsidRPr="00571C21">
        <w:rPr>
          <w:rFonts w:eastAsia="Calibri" w:cs="Times New Roman"/>
        </w:rPr>
        <w:t>Menyetujui,</w:t>
      </w:r>
    </w:p>
    <w:p w:rsidR="00571C21" w:rsidRPr="00571C21" w:rsidRDefault="00571C21" w:rsidP="00571C21">
      <w:pPr>
        <w:tabs>
          <w:tab w:val="left" w:pos="4140"/>
        </w:tabs>
        <w:rPr>
          <w:rFonts w:eastAsia="Calibri" w:cs="Times New Roman"/>
        </w:rPr>
      </w:pPr>
      <w:r w:rsidRPr="00571C21">
        <w:rPr>
          <w:rFonts w:eastAsia="Calibri" w:cs="Times New Roman"/>
        </w:rPr>
        <w:t>Pembimbing I,</w:t>
      </w:r>
      <w:r w:rsidRPr="00571C21">
        <w:rPr>
          <w:rFonts w:eastAsia="Calibri" w:cs="Times New Roman"/>
        </w:rPr>
        <w:tab/>
        <w:t>Pembimbing II,</w:t>
      </w:r>
    </w:p>
    <w:p w:rsidR="00571C21" w:rsidRPr="00571C21" w:rsidRDefault="00571C21" w:rsidP="00571C21">
      <w:pPr>
        <w:tabs>
          <w:tab w:val="left" w:pos="5400"/>
        </w:tabs>
        <w:rPr>
          <w:rFonts w:eastAsia="Calibri" w:cs="Times New Roman"/>
        </w:rPr>
      </w:pPr>
    </w:p>
    <w:p w:rsidR="00571C21" w:rsidRPr="00571C21" w:rsidRDefault="00571C21" w:rsidP="00571C21">
      <w:pPr>
        <w:tabs>
          <w:tab w:val="left" w:pos="4050"/>
          <w:tab w:val="left" w:pos="5040"/>
        </w:tabs>
        <w:spacing w:after="0" w:line="240" w:lineRule="auto"/>
        <w:rPr>
          <w:rFonts w:eastAsia="Calibri" w:cs="Times New Roman"/>
        </w:rPr>
      </w:pPr>
      <w:r w:rsidRPr="00571C21">
        <w:rPr>
          <w:rFonts w:eastAsia="Calibri" w:cs="Times New Roman"/>
          <w:u w:val="single"/>
        </w:rPr>
        <w:t>Drs. Kasim, M. T.</w:t>
      </w:r>
      <w:r w:rsidRPr="00571C21">
        <w:rPr>
          <w:rFonts w:eastAsia="Calibri" w:cs="Times New Roman"/>
        </w:rPr>
        <w:tab/>
      </w:r>
      <w:r w:rsidRPr="00571C21">
        <w:rPr>
          <w:rFonts w:eastAsia="Calibri" w:cs="Times New Roman"/>
          <w:u w:val="single"/>
        </w:rPr>
        <w:t>Iin Karmila Yusri, S.ST., M.Eng., Ph. D</w:t>
      </w:r>
    </w:p>
    <w:p w:rsidR="00571C21" w:rsidRPr="00571C21" w:rsidRDefault="00571C21" w:rsidP="00571C21">
      <w:pPr>
        <w:tabs>
          <w:tab w:val="left" w:pos="4050"/>
          <w:tab w:val="left" w:pos="5040"/>
        </w:tabs>
        <w:spacing w:after="0" w:line="240" w:lineRule="auto"/>
        <w:rPr>
          <w:rFonts w:eastAsia="Calibri" w:cs="Times New Roman"/>
        </w:rPr>
      </w:pPr>
      <w:r w:rsidRPr="00571C21">
        <w:rPr>
          <w:rFonts w:eastAsia="Times New Roman" w:cs="Times New Roman"/>
          <w:szCs w:val="24"/>
        </w:rPr>
        <w:t>NIP.</w:t>
      </w:r>
      <w:r w:rsidRPr="00571C21">
        <w:rPr>
          <w:rFonts w:eastAsia="Times New Roman" w:cs="Times New Roman"/>
          <w:spacing w:val="-1"/>
          <w:szCs w:val="24"/>
        </w:rPr>
        <w:t xml:space="preserve"> </w:t>
      </w:r>
      <w:r w:rsidRPr="00571C21">
        <w:rPr>
          <w:rFonts w:eastAsia="Times New Roman" w:cs="Times New Roman"/>
          <w:szCs w:val="24"/>
        </w:rPr>
        <w:t>196306201991031002</w:t>
      </w:r>
      <w:r w:rsidRPr="00571C21">
        <w:rPr>
          <w:rFonts w:eastAsia="Times New Roman" w:cs="Times New Roman"/>
          <w:szCs w:val="24"/>
        </w:rPr>
        <w:tab/>
        <w:t>NIP. 197604032002122001</w:t>
      </w:r>
    </w:p>
    <w:p w:rsidR="00571C21" w:rsidRPr="00571C21" w:rsidRDefault="00571C21" w:rsidP="00571C21">
      <w:pPr>
        <w:tabs>
          <w:tab w:val="left" w:pos="3330"/>
          <w:tab w:val="left" w:pos="5040"/>
        </w:tabs>
        <w:rPr>
          <w:rFonts w:eastAsia="Calibri" w:cs="Times New Roman"/>
        </w:rPr>
      </w:pPr>
    </w:p>
    <w:p w:rsidR="00571C21" w:rsidRPr="00571C21" w:rsidRDefault="00571C21" w:rsidP="00571C21">
      <w:pPr>
        <w:tabs>
          <w:tab w:val="left" w:pos="3330"/>
          <w:tab w:val="left" w:pos="5040"/>
        </w:tabs>
        <w:spacing w:after="0"/>
        <w:jc w:val="center"/>
        <w:rPr>
          <w:rFonts w:eastAsia="Calibri" w:cs="Times New Roman"/>
        </w:rPr>
      </w:pPr>
      <w:r w:rsidRPr="00571C21">
        <w:rPr>
          <w:rFonts w:eastAsia="Calibri" w:cs="Times New Roman"/>
        </w:rPr>
        <w:t>Mengetahui,</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Koordinator Program Studi,</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Teknik Komputer dan Jaringan</w:t>
      </w:r>
    </w:p>
    <w:p w:rsidR="00571C21" w:rsidRPr="00571C21" w:rsidRDefault="00571C21" w:rsidP="00571C21">
      <w:pPr>
        <w:tabs>
          <w:tab w:val="left" w:pos="3330"/>
          <w:tab w:val="left" w:pos="5040"/>
        </w:tabs>
        <w:spacing w:after="0" w:line="276" w:lineRule="auto"/>
        <w:jc w:val="center"/>
        <w:rPr>
          <w:rFonts w:eastAsia="Calibri" w:cs="Times New Roman"/>
        </w:rPr>
      </w:pPr>
      <w:r w:rsidRPr="00571C21">
        <w:rPr>
          <w:rFonts w:eastAsia="Calibri" w:cs="Times New Roman"/>
        </w:rPr>
        <w:t>Politeknik Negeri Ujung Pandang</w:t>
      </w:r>
    </w:p>
    <w:p w:rsidR="00571C21" w:rsidRPr="00571C21" w:rsidRDefault="00571C21" w:rsidP="00571C21">
      <w:pPr>
        <w:tabs>
          <w:tab w:val="left" w:pos="3330"/>
          <w:tab w:val="left" w:pos="5040"/>
        </w:tabs>
        <w:spacing w:after="0"/>
        <w:jc w:val="center"/>
        <w:rPr>
          <w:rFonts w:eastAsia="Calibri" w:cs="Times New Roman"/>
        </w:rPr>
      </w:pPr>
    </w:p>
    <w:p w:rsidR="00571C21" w:rsidRPr="00571C21" w:rsidRDefault="00571C21" w:rsidP="00571C21">
      <w:pPr>
        <w:tabs>
          <w:tab w:val="left" w:pos="3330"/>
          <w:tab w:val="left" w:pos="5040"/>
        </w:tabs>
        <w:spacing w:after="0"/>
        <w:jc w:val="center"/>
        <w:rPr>
          <w:rFonts w:eastAsia="Calibri" w:cs="Times New Roman"/>
        </w:rPr>
      </w:pPr>
    </w:p>
    <w:p w:rsidR="00571C21" w:rsidRPr="00571C21" w:rsidRDefault="00571C21" w:rsidP="00571C21">
      <w:pPr>
        <w:tabs>
          <w:tab w:val="left" w:pos="3330"/>
          <w:tab w:val="left" w:pos="5040"/>
        </w:tabs>
        <w:spacing w:after="0" w:line="240" w:lineRule="auto"/>
        <w:jc w:val="center"/>
        <w:rPr>
          <w:rFonts w:eastAsia="Times New Roman" w:cs="Times New Roman"/>
          <w:szCs w:val="24"/>
          <w:u w:val="single"/>
        </w:rPr>
      </w:pPr>
      <w:r w:rsidRPr="00571C21">
        <w:rPr>
          <w:rFonts w:eastAsia="Times New Roman" w:cs="Times New Roman"/>
          <w:szCs w:val="24"/>
          <w:u w:val="single"/>
        </w:rPr>
        <w:t>Eddy Tungadi,</w:t>
      </w:r>
      <w:r w:rsidRPr="00571C21">
        <w:rPr>
          <w:rFonts w:eastAsia="Times New Roman" w:cs="Times New Roman"/>
          <w:spacing w:val="-9"/>
          <w:szCs w:val="24"/>
          <w:u w:val="single"/>
        </w:rPr>
        <w:t xml:space="preserve"> </w:t>
      </w:r>
      <w:r w:rsidRPr="00571C21">
        <w:rPr>
          <w:rFonts w:eastAsia="Times New Roman" w:cs="Times New Roman"/>
          <w:szCs w:val="24"/>
          <w:u w:val="single"/>
        </w:rPr>
        <w:t>S.T., M.T.</w:t>
      </w:r>
    </w:p>
    <w:p w:rsidR="00571C21" w:rsidRPr="00571C21" w:rsidRDefault="00571C21" w:rsidP="00571C21">
      <w:pPr>
        <w:tabs>
          <w:tab w:val="left" w:pos="3330"/>
          <w:tab w:val="left" w:pos="5040"/>
        </w:tabs>
        <w:spacing w:after="0"/>
        <w:jc w:val="center"/>
        <w:rPr>
          <w:rFonts w:eastAsia="Calibri" w:cs="Times New Roman"/>
        </w:rPr>
      </w:pPr>
      <w:r w:rsidRPr="00571C21">
        <w:rPr>
          <w:rFonts w:eastAsia="Times New Roman" w:cs="Times New Roman"/>
          <w:szCs w:val="24"/>
        </w:rPr>
        <w:t>NIP.</w:t>
      </w:r>
      <w:r w:rsidRPr="00571C21">
        <w:rPr>
          <w:rFonts w:eastAsia="Times New Roman" w:cs="Times New Roman"/>
          <w:spacing w:val="-1"/>
          <w:szCs w:val="24"/>
        </w:rPr>
        <w:t xml:space="preserve"> </w:t>
      </w:r>
      <w:r w:rsidRPr="00571C21">
        <w:rPr>
          <w:rFonts w:eastAsia="Times New Roman" w:cs="Times New Roman"/>
          <w:szCs w:val="24"/>
        </w:rPr>
        <w:t>197908232010121001</w:t>
      </w:r>
    </w:p>
    <w:p w:rsidR="00964252" w:rsidRDefault="00964252">
      <w:pPr>
        <w:spacing w:after="160" w:line="259" w:lineRule="auto"/>
        <w:jc w:val="left"/>
        <w:rPr>
          <w:rFonts w:eastAsia="Calibri" w:cs="Times New Roman"/>
        </w:rPr>
      </w:pPr>
      <w:r>
        <w:rPr>
          <w:rFonts w:eastAsia="Calibri" w:cs="Times New Roman"/>
        </w:rPr>
        <w:br w:type="page"/>
      </w:r>
    </w:p>
    <w:p w:rsidR="00571C21" w:rsidRPr="00571C21" w:rsidRDefault="00571C21" w:rsidP="00571C21">
      <w:pPr>
        <w:tabs>
          <w:tab w:val="left" w:pos="4050"/>
          <w:tab w:val="left" w:pos="5040"/>
        </w:tabs>
        <w:jc w:val="center"/>
        <w:rPr>
          <w:rFonts w:eastAsia="Calibri" w:cs="Times New Roman"/>
        </w:rPr>
      </w:pPr>
    </w:p>
    <w:p w:rsidR="00243E72" w:rsidRPr="00243E72" w:rsidRDefault="00243E72" w:rsidP="00243E72">
      <w:pPr>
        <w:keepNext/>
        <w:keepLines/>
        <w:spacing w:before="240" w:after="240"/>
        <w:jc w:val="center"/>
        <w:outlineLvl w:val="0"/>
        <w:rPr>
          <w:rFonts w:eastAsia="Times New Roman" w:cs="Times New Roman"/>
          <w:b/>
          <w:color w:val="000000"/>
          <w:szCs w:val="32"/>
        </w:rPr>
      </w:pPr>
      <w:bookmarkStart w:id="5" w:name="_Toc52278976"/>
      <w:bookmarkStart w:id="6" w:name="_Toc65580110"/>
      <w:r w:rsidRPr="00243E72">
        <w:rPr>
          <w:rFonts w:eastAsia="Times New Roman" w:cs="Times New Roman"/>
          <w:b/>
          <w:color w:val="000000"/>
          <w:szCs w:val="32"/>
        </w:rPr>
        <w:t>HALAMAN PENERIMAAN</w:t>
      </w:r>
      <w:bookmarkEnd w:id="5"/>
      <w:bookmarkEnd w:id="6"/>
    </w:p>
    <w:p w:rsidR="00243E72" w:rsidRPr="00243E72" w:rsidRDefault="00243E72" w:rsidP="00243E72">
      <w:pPr>
        <w:spacing w:after="240"/>
        <w:ind w:firstLine="720"/>
        <w:rPr>
          <w:rFonts w:eastAsia="Calibri" w:cs="Times New Roman"/>
          <w:b/>
        </w:rPr>
      </w:pPr>
      <w:r w:rsidRPr="00243E72">
        <w:rPr>
          <w:rFonts w:eastAsia="Calibri" w:cs="Times New Roman"/>
        </w:rPr>
        <w:t xml:space="preserve">Pada hari ini, …. tanggal …. </w:t>
      </w:r>
      <w:r w:rsidR="00112B4D">
        <w:rPr>
          <w:rFonts w:eastAsia="Calibri" w:cs="Times New Roman"/>
        </w:rPr>
        <w:t xml:space="preserve">Maret </w:t>
      </w:r>
      <w:r w:rsidRPr="00243E72">
        <w:rPr>
          <w:rFonts w:eastAsia="Calibri" w:cs="Times New Roman"/>
        </w:rPr>
        <w:t xml:space="preserve">2021, Tim Penguji Sidang Tugas Akhir, telah menerima dengan baik hasil skripsi mahasiswa oleh: </w:t>
      </w:r>
      <w:r w:rsidRPr="00243E72">
        <w:rPr>
          <w:rFonts w:eastAsia="Calibri" w:cs="Times New Roman"/>
          <w:b/>
        </w:rPr>
        <w:t>Ivana Yuni Astari</w:t>
      </w:r>
      <w:r w:rsidRPr="00243E72">
        <w:rPr>
          <w:rFonts w:eastAsia="Calibri" w:cs="Times New Roman"/>
        </w:rPr>
        <w:t xml:space="preserve"> Nomor Induk Mahasiswa </w:t>
      </w:r>
      <w:r w:rsidRPr="00243E72">
        <w:rPr>
          <w:rFonts w:eastAsia="Calibri" w:cs="Times New Roman"/>
          <w:b/>
        </w:rPr>
        <w:t>425 17 044</w:t>
      </w:r>
      <w:r w:rsidRPr="00243E72">
        <w:rPr>
          <w:rFonts w:eastAsia="Calibri" w:cs="Times New Roman"/>
        </w:rPr>
        <w:t xml:space="preserve"> dengan judul “</w:t>
      </w:r>
      <w:r w:rsidRPr="00243E72">
        <w:rPr>
          <w:rFonts w:eastAsia="Calibri" w:cs="Times New Roman"/>
          <w:b/>
        </w:rPr>
        <w:t>Implementasi IoT pada Pertanian Vertikal (</w:t>
      </w:r>
      <w:r w:rsidRPr="006242E8">
        <w:rPr>
          <w:rFonts w:eastAsia="Calibri" w:cs="Times New Roman"/>
          <w:b/>
          <w:i/>
        </w:rPr>
        <w:t>Vertical Farming</w:t>
      </w:r>
      <w:r w:rsidRPr="00243E72">
        <w:rPr>
          <w:rFonts w:eastAsia="Calibri" w:cs="Times New Roman"/>
          <w:b/>
        </w:rPr>
        <w:t>) Menggunakan Sistem Irigasi Kabut”.</w:t>
      </w:r>
    </w:p>
    <w:p w:rsidR="00243E72" w:rsidRPr="00243E72" w:rsidRDefault="00A43E43" w:rsidP="00243E72">
      <w:pPr>
        <w:spacing w:after="240"/>
        <w:jc w:val="right"/>
        <w:rPr>
          <w:rFonts w:eastAsia="Calibri" w:cs="Times New Roman"/>
        </w:rPr>
      </w:pPr>
      <w:r>
        <w:rPr>
          <w:rFonts w:eastAsia="Calibri" w:cs="Times New Roman"/>
        </w:rPr>
        <w:t>Makassar,</w:t>
      </w:r>
      <w:r>
        <w:rPr>
          <w:rFonts w:eastAsia="Calibri" w:cs="Times New Roman"/>
        </w:rPr>
        <w:tab/>
        <w:t xml:space="preserve">Maret </w:t>
      </w:r>
      <w:r w:rsidR="00243E72" w:rsidRPr="00243E72">
        <w:rPr>
          <w:rFonts w:eastAsia="Calibri" w:cs="Times New Roman"/>
        </w:rPr>
        <w:t>2021</w:t>
      </w:r>
    </w:p>
    <w:p w:rsidR="00243E72" w:rsidRPr="00243E72" w:rsidRDefault="00243E72" w:rsidP="00243E72">
      <w:pPr>
        <w:spacing w:after="240"/>
        <w:rPr>
          <w:rFonts w:eastAsia="Calibri" w:cs="Times New Roman"/>
        </w:rPr>
      </w:pPr>
      <w:r w:rsidRPr="00243E72">
        <w:rPr>
          <w:rFonts w:eastAsia="Calibri" w:cs="Times New Roman"/>
        </w:rPr>
        <w:t>Tim Penguji Ujian Skripsi:</w:t>
      </w:r>
    </w:p>
    <w:p w:rsidR="00243E72" w:rsidRPr="00243E72" w:rsidRDefault="00E54F9C" w:rsidP="00E54F9C">
      <w:pPr>
        <w:numPr>
          <w:ilvl w:val="0"/>
          <w:numId w:val="27"/>
        </w:numPr>
        <w:tabs>
          <w:tab w:val="left" w:pos="4500"/>
          <w:tab w:val="left" w:pos="6030"/>
        </w:tabs>
        <w:spacing w:line="240" w:lineRule="auto"/>
        <w:contextualSpacing/>
        <w:jc w:val="left"/>
        <w:rPr>
          <w:rFonts w:eastAsia="Calibri" w:cs="Times New Roman"/>
        </w:rPr>
      </w:pPr>
      <w:r>
        <w:rPr>
          <w:rFonts w:eastAsia="Calibri" w:cs="Times New Roman"/>
        </w:rPr>
        <w:tab/>
        <w:t>Ketua</w:t>
      </w:r>
      <w:r>
        <w:rPr>
          <w:rFonts w:eastAsia="Calibri" w:cs="Times New Roman"/>
        </w:rPr>
        <w:tab/>
      </w:r>
      <w:r w:rsidR="00243E72" w:rsidRPr="00243E72">
        <w:rPr>
          <w:rFonts w:eastAsia="Calibri" w:cs="Times New Roman"/>
        </w:rPr>
        <w:t>(…</w:t>
      </w:r>
      <w:r>
        <w:rPr>
          <w:rFonts w:eastAsia="Calibri" w:cs="Times New Roman"/>
        </w:rPr>
        <w:t>………………</w:t>
      </w:r>
      <w:r w:rsidR="00243E72" w:rsidRPr="00243E72">
        <w:rPr>
          <w:rFonts w:eastAsia="Calibri" w:cs="Times New Roman"/>
        </w:rPr>
        <w:t>)</w:t>
      </w:r>
    </w:p>
    <w:p w:rsidR="00243E72" w:rsidRPr="00243E72" w:rsidRDefault="00243E72" w:rsidP="00243E72">
      <w:pPr>
        <w:spacing w:line="240" w:lineRule="auto"/>
        <w:ind w:left="360"/>
        <w:contextualSpacing/>
        <w:rPr>
          <w:rFonts w:eastAsia="Calibri" w:cs="Times New Roman"/>
        </w:rPr>
      </w:pPr>
      <w:r w:rsidRPr="00243E72">
        <w:rPr>
          <w:rFonts w:eastAsia="Calibri" w:cs="Times New Roman"/>
        </w:rPr>
        <w:br/>
      </w: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Sekretaris</w:t>
      </w:r>
      <w:r w:rsidR="00243E72" w:rsidRPr="00243E72">
        <w:rPr>
          <w:rFonts w:eastAsia="Calibri" w:cs="Times New Roman"/>
        </w:rPr>
        <w:tab/>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Anggota</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ab/>
      </w:r>
      <w:r w:rsidR="00243E72" w:rsidRPr="00243E72">
        <w:rPr>
          <w:rFonts w:eastAsia="Calibri" w:cs="Times New Roman"/>
        </w:rPr>
        <w:t>Anggota</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243E72">
      <w:pPr>
        <w:spacing w:before="240"/>
        <w:ind w:left="360"/>
        <w:contextualSpacing/>
        <w:rPr>
          <w:rFonts w:eastAsia="Calibri" w:cs="Times New Roman"/>
        </w:rPr>
      </w:pPr>
    </w:p>
    <w:p w:rsidR="00243E72" w:rsidRPr="00243E72" w:rsidRDefault="00E54F9C" w:rsidP="00E54F9C">
      <w:pPr>
        <w:numPr>
          <w:ilvl w:val="0"/>
          <w:numId w:val="27"/>
        </w:numPr>
        <w:tabs>
          <w:tab w:val="left" w:pos="4500"/>
          <w:tab w:val="left" w:pos="6030"/>
        </w:tabs>
        <w:spacing w:before="240" w:line="276" w:lineRule="auto"/>
        <w:contextualSpacing/>
        <w:jc w:val="left"/>
        <w:rPr>
          <w:rFonts w:eastAsia="Calibri" w:cs="Times New Roman"/>
        </w:rPr>
      </w:pPr>
      <w:r>
        <w:rPr>
          <w:rFonts w:eastAsia="Calibri" w:cs="Times New Roman"/>
        </w:rPr>
        <w:t>Drs. Kasim, M.T.</w:t>
      </w:r>
      <w:r>
        <w:rPr>
          <w:rFonts w:eastAsia="Calibri" w:cs="Times New Roman"/>
        </w:rPr>
        <w:tab/>
      </w:r>
      <w:r w:rsidR="00243E72" w:rsidRPr="00243E72">
        <w:rPr>
          <w:rFonts w:eastAsia="Calibri" w:cs="Times New Roman"/>
        </w:rPr>
        <w:t>Pembimbing I</w:t>
      </w:r>
      <w:r w:rsidR="00243E72" w:rsidRPr="00243E72">
        <w:rPr>
          <w:rFonts w:eastAsia="Calibri" w:cs="Times New Roman"/>
        </w:rPr>
        <w:tab/>
        <w:t>(…</w:t>
      </w:r>
      <w:r>
        <w:rPr>
          <w:rFonts w:eastAsia="Calibri" w:cs="Times New Roman"/>
        </w:rPr>
        <w:t>………………</w:t>
      </w:r>
      <w:r w:rsidR="00243E72" w:rsidRPr="00243E72">
        <w:rPr>
          <w:rFonts w:eastAsia="Calibri" w:cs="Times New Roman"/>
        </w:rPr>
        <w:t>)</w:t>
      </w:r>
    </w:p>
    <w:p w:rsidR="00243E72" w:rsidRPr="00243E72" w:rsidRDefault="00243E72" w:rsidP="00E54F9C">
      <w:pPr>
        <w:ind w:left="720"/>
        <w:contextualSpacing/>
        <w:jc w:val="left"/>
        <w:rPr>
          <w:rFonts w:eastAsia="Calibri" w:cs="Times New Roman"/>
        </w:rPr>
      </w:pPr>
    </w:p>
    <w:p w:rsidR="00243E72" w:rsidRPr="00243E72" w:rsidRDefault="00243E72" w:rsidP="00E54F9C">
      <w:pPr>
        <w:numPr>
          <w:ilvl w:val="0"/>
          <w:numId w:val="27"/>
        </w:numPr>
        <w:tabs>
          <w:tab w:val="left" w:pos="4500"/>
          <w:tab w:val="left" w:pos="6030"/>
        </w:tabs>
        <w:spacing w:before="240" w:line="276" w:lineRule="auto"/>
        <w:contextualSpacing/>
        <w:jc w:val="left"/>
        <w:rPr>
          <w:rFonts w:eastAsia="Calibri" w:cs="Times New Roman"/>
        </w:rPr>
      </w:pPr>
      <w:r w:rsidRPr="00243E72">
        <w:rPr>
          <w:rFonts w:eastAsia="Calibri" w:cs="Times New Roman"/>
        </w:rPr>
        <w:t>Iin Karm</w:t>
      </w:r>
      <w:r w:rsidR="00E54F9C">
        <w:rPr>
          <w:rFonts w:eastAsia="Calibri" w:cs="Times New Roman"/>
        </w:rPr>
        <w:t>ila Yusri, S.ST., M.Eng., Ph. D</w:t>
      </w:r>
      <w:r w:rsidR="00E54F9C">
        <w:rPr>
          <w:rFonts w:eastAsia="Calibri" w:cs="Times New Roman"/>
        </w:rPr>
        <w:tab/>
      </w:r>
      <w:r w:rsidRPr="00243E72">
        <w:rPr>
          <w:rFonts w:eastAsia="Calibri" w:cs="Times New Roman"/>
        </w:rPr>
        <w:t>Pembimbing II</w:t>
      </w:r>
      <w:r w:rsidR="00E54F9C">
        <w:rPr>
          <w:rFonts w:eastAsia="Calibri" w:cs="Times New Roman"/>
        </w:rPr>
        <w:t xml:space="preserve"> </w:t>
      </w:r>
      <w:r w:rsidRPr="00243E72">
        <w:rPr>
          <w:rFonts w:eastAsia="Calibri" w:cs="Times New Roman"/>
        </w:rPr>
        <w:t>(…</w:t>
      </w:r>
      <w:r w:rsidR="00E54F9C">
        <w:rPr>
          <w:rFonts w:eastAsia="Calibri" w:cs="Times New Roman"/>
        </w:rPr>
        <w:t>………………</w:t>
      </w:r>
      <w:r w:rsidRPr="00243E72">
        <w:rPr>
          <w:rFonts w:eastAsia="Calibri" w:cs="Times New Roman"/>
        </w:rPr>
        <w:t>)</w:t>
      </w:r>
    </w:p>
    <w:p w:rsidR="00571C21" w:rsidRDefault="00571C21" w:rsidP="00571C21">
      <w:pPr>
        <w:rPr>
          <w:lang w:val="id-ID"/>
        </w:rPr>
      </w:pPr>
    </w:p>
    <w:p w:rsidR="00E76E3A" w:rsidRDefault="00243E72" w:rsidP="006D5C95">
      <w:pPr>
        <w:pStyle w:val="Heading1"/>
      </w:pPr>
      <w:r>
        <w:rPr>
          <w:rFonts w:cs="Times New Roman"/>
          <w:szCs w:val="24"/>
          <w:lang w:val="id-ID"/>
        </w:rPr>
        <w:br w:type="page"/>
      </w:r>
      <w:r w:rsidR="00E76E3A" w:rsidRPr="00743F24">
        <w:lastRenderedPageBreak/>
        <w:t>KATA PENGANTAR</w:t>
      </w:r>
    </w:p>
    <w:p w:rsidR="009107E0" w:rsidRDefault="009107E0" w:rsidP="009107E0">
      <w:pPr>
        <w:ind w:firstLine="450"/>
      </w:pPr>
      <w:r w:rsidRPr="009107E0">
        <w:t xml:space="preserve">Puji dan syukur penulis panjatkan hanya bagi </w:t>
      </w:r>
      <w:r>
        <w:t>Tuhan Yang Maha Esa atas segala kasih, kemurahan, anugerah, serta</w:t>
      </w:r>
      <w:r w:rsidRPr="009107E0">
        <w:t xml:space="preserve"> tuntunan-Nya sehingga</w:t>
      </w:r>
      <w:r>
        <w:t xml:space="preserve"> penulis dapat meyelesaikan</w:t>
      </w:r>
      <w:r w:rsidRPr="009107E0">
        <w:t xml:space="preserve"> skripsi dengan judul “Implementasi IoT pada Pertanian Vertikal (Vertical Farming) Menggunakan Sistem Irigasi Kabut”</w:t>
      </w:r>
      <w:r w:rsidR="00D408E3">
        <w:t xml:space="preserve"> ini</w:t>
      </w:r>
      <w:r w:rsidR="00D408E3" w:rsidRPr="009107E0">
        <w:t xml:space="preserve"> dengan baik</w:t>
      </w:r>
      <w:r w:rsidR="00D408E3">
        <w:t>.</w:t>
      </w:r>
      <w:r w:rsidRPr="009107E0">
        <w:t xml:space="preserve"> </w:t>
      </w:r>
      <w:r w:rsidR="00D408E3">
        <w:t>Skripsi ini m</w:t>
      </w:r>
      <w:r w:rsidRPr="009107E0">
        <w:t>erupakan salah satu persyaratan dalam menyelesaikan pendidikan pada jurusan Teknik Elektro khususnya D4 Teknik Komputer &amp; Jaringan, Politeknik Negeri Ujun</w:t>
      </w:r>
      <w:r>
        <w:t>g Pandang</w:t>
      </w:r>
      <w:r w:rsidRPr="009107E0">
        <w:t>.</w:t>
      </w:r>
    </w:p>
    <w:p w:rsidR="009107E0" w:rsidRDefault="009107E0" w:rsidP="009107E0">
      <w:pPr>
        <w:ind w:firstLine="450"/>
      </w:pPr>
      <w:r>
        <w:t>Selama penyusunan skripsi ini, banyak hambatan dan kendala yang penulis alami.</w:t>
      </w:r>
      <w:r w:rsidR="001B1DEC">
        <w:t xml:space="preserve"> Namun hanya oleh karena tuntunan dan penyertaan Tuhan</w:t>
      </w:r>
      <w:r w:rsidR="0065246B">
        <w:t xml:space="preserve"> melalui dukungan, bimbingan, arahan, serta </w:t>
      </w:r>
      <w:r w:rsidR="001B1DEC">
        <w:t>bantuan</w:t>
      </w:r>
      <w:r w:rsidR="0065246B">
        <w:t xml:space="preserve"> </w:t>
      </w:r>
      <w:r w:rsidR="001B1DEC">
        <w:t xml:space="preserve">dari berbagai pihak sehingga </w:t>
      </w:r>
      <w:r w:rsidR="0065246B">
        <w:t>kendala dan hambatan yang dialami dapat dilalui dengan baik. Penulis juga mengucapkan terima kasih kepada:</w:t>
      </w:r>
    </w:p>
    <w:p w:rsidR="0065246B" w:rsidRDefault="00157002" w:rsidP="00157002">
      <w:pPr>
        <w:pStyle w:val="ListParagraph"/>
        <w:numPr>
          <w:ilvl w:val="0"/>
          <w:numId w:val="44"/>
        </w:numPr>
        <w:ind w:left="450" w:hanging="450"/>
      </w:pPr>
      <w:r>
        <w:t>Kedua orang tua penulis, Ibu Serpin Parirak dan Bapak David Pasangin yang selalu mendoakan, memberikan motivasi, nasehat serta dukungan kepada penulis.</w:t>
      </w:r>
    </w:p>
    <w:p w:rsidR="00157002" w:rsidRDefault="00157002" w:rsidP="00157002">
      <w:pPr>
        <w:pStyle w:val="ListParagraph"/>
        <w:numPr>
          <w:ilvl w:val="0"/>
          <w:numId w:val="44"/>
        </w:numPr>
        <w:ind w:left="450" w:hanging="450"/>
      </w:pPr>
      <w:r>
        <w:t>Kakak dan adik penulis, Suhandri, Dewika Leonency, Devi Srinervi, Otniel Dion Oktariandi, Doni Indra Priadi, Ardine Rava Alfiandi, dan Gracellha Andini Tokinawa yang juga turut memberikan motivasi serta semangat kepada penulis.</w:t>
      </w:r>
    </w:p>
    <w:p w:rsidR="00157002" w:rsidRPr="00157002" w:rsidRDefault="00157002" w:rsidP="00157002">
      <w:pPr>
        <w:pStyle w:val="ListParagraph"/>
        <w:numPr>
          <w:ilvl w:val="0"/>
          <w:numId w:val="44"/>
        </w:numPr>
        <w:ind w:left="450" w:hanging="450"/>
      </w:pPr>
      <w:r w:rsidRPr="00157002">
        <w:t>Bapak Prof. Ir. Muhammad Anshar, M.Si, Ph.D. selaku Direktur Politeknik Negeri Ujung Pandang.</w:t>
      </w:r>
    </w:p>
    <w:p w:rsidR="00157002" w:rsidRPr="00157002" w:rsidRDefault="00157002" w:rsidP="00157002">
      <w:pPr>
        <w:pStyle w:val="ListParagraph"/>
        <w:numPr>
          <w:ilvl w:val="0"/>
          <w:numId w:val="44"/>
        </w:numPr>
        <w:ind w:left="450" w:hanging="450"/>
      </w:pPr>
      <w:r w:rsidRPr="00157002">
        <w:lastRenderedPageBreak/>
        <w:t>Bapak Ahmad Rizal Sultan, S. T., M.T., Ph.D selaku Ketua Jurusan Teknik Elektro, Politeknik Negeri Ujung Pandang.</w:t>
      </w:r>
    </w:p>
    <w:p w:rsidR="00157002" w:rsidRPr="00157002" w:rsidRDefault="00157002" w:rsidP="00157002">
      <w:pPr>
        <w:pStyle w:val="ListParagraph"/>
        <w:numPr>
          <w:ilvl w:val="0"/>
          <w:numId w:val="44"/>
        </w:numPr>
        <w:ind w:left="450" w:hanging="450"/>
      </w:pPr>
      <w:r w:rsidRPr="00157002">
        <w:t>Bapak Eddy Tungadi, S.T., M.T. selaku Koordinator Program Studi Teknik Komputer dan Jaringan, Politeknik Negeri Ujung Pandang.</w:t>
      </w:r>
    </w:p>
    <w:p w:rsidR="00157002" w:rsidRDefault="00157002" w:rsidP="00157002">
      <w:pPr>
        <w:pStyle w:val="ListParagraph"/>
        <w:numPr>
          <w:ilvl w:val="0"/>
          <w:numId w:val="44"/>
        </w:numPr>
        <w:ind w:left="450" w:hanging="450"/>
      </w:pPr>
      <w:r w:rsidRPr="00157002">
        <w:t>Bapak Drs. Kasim, M.T. selaku Pembimbing I dan</w:t>
      </w:r>
      <w:r w:rsidR="0067204F">
        <w:t xml:space="preserve"> Ibu</w:t>
      </w:r>
      <w:r w:rsidRPr="00157002">
        <w:t xml:space="preserve"> </w:t>
      </w:r>
      <w:r w:rsidR="0067204F" w:rsidRPr="0067204F">
        <w:t>Iin Karmila Yusri, S.ST., M.Eng., Ph. D</w:t>
      </w:r>
      <w:r w:rsidRPr="00157002">
        <w:t xml:space="preserve"> selaku pembimbing II penulis atas ilmu, saran, motivasi, nasihat, arahan, waktu serta kesabarannya dalam membimbing penulis sehingga skripsi ini dapat terselesaikan.</w:t>
      </w:r>
    </w:p>
    <w:p w:rsidR="0067204F" w:rsidRDefault="0067204F" w:rsidP="0067204F">
      <w:pPr>
        <w:pStyle w:val="ListParagraph"/>
        <w:numPr>
          <w:ilvl w:val="0"/>
          <w:numId w:val="44"/>
        </w:numPr>
        <w:ind w:left="450" w:hanging="450"/>
      </w:pPr>
      <w:r>
        <w:t xml:space="preserve">Ibu </w:t>
      </w:r>
      <w:r w:rsidRPr="0067204F">
        <w:t>Ir. Dahlia, M.T.</w:t>
      </w:r>
      <w:r>
        <w:t xml:space="preserve"> selaku wali kelas penulis yang juga turut memberikan arahan dan nasehat kepada penulis.</w:t>
      </w:r>
    </w:p>
    <w:p w:rsidR="0067204F" w:rsidRPr="0067204F" w:rsidRDefault="0067204F" w:rsidP="0067204F">
      <w:pPr>
        <w:pStyle w:val="ListParagraph"/>
        <w:numPr>
          <w:ilvl w:val="0"/>
          <w:numId w:val="44"/>
        </w:numPr>
        <w:ind w:left="450" w:hanging="450"/>
      </w:pPr>
      <w:r>
        <w:t>Kakanda Muh. Fauzan Bakri angkatan 2016 Prodi D4 Teknik Komputer &amp; Jaringan atas bantuan serta arahan yang diberikan kepada penulis.</w:t>
      </w:r>
    </w:p>
    <w:p w:rsidR="00157002" w:rsidRPr="00157002" w:rsidRDefault="00157002" w:rsidP="00157002">
      <w:pPr>
        <w:pStyle w:val="ListParagraph"/>
        <w:numPr>
          <w:ilvl w:val="0"/>
          <w:numId w:val="44"/>
        </w:numPr>
        <w:ind w:left="450" w:hanging="450"/>
      </w:pPr>
      <w:r w:rsidRPr="00157002">
        <w:t>Dosen dan staff Jurus</w:t>
      </w:r>
      <w:r w:rsidR="0067204F">
        <w:t>an Teknik Elektro khususnya Pro</w:t>
      </w:r>
      <w:r w:rsidRPr="00157002">
        <w:t>di D4 Teknik Komputer &amp; Jaringan, Politeknik Negeri Ujung Pandang.</w:t>
      </w:r>
    </w:p>
    <w:p w:rsidR="00157002" w:rsidRDefault="0067204F" w:rsidP="0065246B">
      <w:pPr>
        <w:pStyle w:val="ListParagraph"/>
        <w:numPr>
          <w:ilvl w:val="0"/>
          <w:numId w:val="44"/>
        </w:numPr>
        <w:ind w:left="360"/>
      </w:pPr>
      <w:r>
        <w:t>Teman-teman seperjuangan mahasiswa Prodi D4 Teknik Komputer &amp; Jaringan angkatan 2017</w:t>
      </w:r>
      <w:r w:rsidR="00981818">
        <w:t>, khususnya teman-teman kelas 4B.</w:t>
      </w:r>
    </w:p>
    <w:p w:rsidR="0067204F" w:rsidRDefault="00981818" w:rsidP="0067204F">
      <w:pPr>
        <w:pStyle w:val="ListParagraph"/>
        <w:numPr>
          <w:ilvl w:val="0"/>
          <w:numId w:val="44"/>
        </w:numPr>
        <w:ind w:left="450" w:hanging="450"/>
      </w:pPr>
      <w:r>
        <w:t xml:space="preserve">Semua pihak yang tidak </w:t>
      </w:r>
      <w:r w:rsidR="0067204F" w:rsidRPr="0067204F">
        <w:t>penulis sebutkan satu persatu atas bantuannya baik secara langsung maupun tidak langsung.</w:t>
      </w:r>
    </w:p>
    <w:p w:rsidR="00981818" w:rsidRDefault="00981818" w:rsidP="00981818">
      <w:pPr>
        <w:pStyle w:val="ListParagraph"/>
        <w:ind w:left="0" w:firstLine="450"/>
      </w:pPr>
      <w:r w:rsidRPr="00981818">
        <w:t>Penulis menyadari bahwa skripsi ini masih jauh dari</w:t>
      </w:r>
      <w:r w:rsidR="00854048">
        <w:t xml:space="preserve"> sempurna karena</w:t>
      </w:r>
      <w:r w:rsidRPr="00981818">
        <w:t xml:space="preserve"> pengalaman dan pengetahuan yang dimiliki penulis</w:t>
      </w:r>
      <w:r w:rsidR="00854048">
        <w:t xml:space="preserve"> masih terbatas</w:t>
      </w:r>
      <w:r w:rsidRPr="00981818">
        <w:t>. Oleh karena itu, penulis mengharapkan se</w:t>
      </w:r>
      <w:r w:rsidR="00854048">
        <w:t>gala bentuk saran serta</w:t>
      </w:r>
      <w:r w:rsidRPr="00981818">
        <w:t xml:space="preserve"> kritik</w:t>
      </w:r>
      <w:r w:rsidR="00854048">
        <w:t>an</w:t>
      </w:r>
      <w:r w:rsidRPr="00981818">
        <w:t xml:space="preserve"> yang membangun dari berbagai pihak. Semoga skripsi ini dapat bermanfaat bagi para pembaca dan semua pihak khususnya dalam bidang manajemen pemasaran.</w:t>
      </w:r>
    </w:p>
    <w:p w:rsidR="00854048" w:rsidRDefault="00854048" w:rsidP="00981818">
      <w:pPr>
        <w:pStyle w:val="ListParagraph"/>
        <w:ind w:left="0" w:firstLine="450"/>
      </w:pPr>
      <w:r>
        <w:lastRenderedPageBreak/>
        <w:t>Akhir kata, penulis</w:t>
      </w:r>
      <w:r w:rsidRPr="00854048">
        <w:t xml:space="preserve"> </w:t>
      </w:r>
      <w:r>
        <w:t>mengucapkan terima kasih k</w:t>
      </w:r>
      <w:r w:rsidRPr="00854048">
        <w:t>epada semua pihak yang tela</w:t>
      </w:r>
      <w:r w:rsidR="005546E1">
        <w:t>h membantu,</w:t>
      </w:r>
      <w:r>
        <w:t xml:space="preserve"> semoga Tuhan memberkati dan senantiasa </w:t>
      </w:r>
      <w:r w:rsidRPr="00854048">
        <w:t xml:space="preserve">melimpahkan </w:t>
      </w:r>
      <w:r>
        <w:t>kasih karunia-Nya dalam setiap langkah kehidupan kita semua,</w:t>
      </w:r>
      <w:r w:rsidRPr="00854048">
        <w:t xml:space="preserve"> Amin.</w:t>
      </w:r>
    </w:p>
    <w:p w:rsidR="00916D7D" w:rsidRDefault="00916D7D" w:rsidP="00981818">
      <w:pPr>
        <w:pStyle w:val="ListParagraph"/>
        <w:ind w:left="0" w:firstLine="450"/>
      </w:pPr>
    </w:p>
    <w:p w:rsidR="00916D7D" w:rsidRDefault="00916D7D" w:rsidP="00916D7D">
      <w:pPr>
        <w:pStyle w:val="ListParagraph"/>
        <w:ind w:firstLine="450"/>
        <w:jc w:val="right"/>
      </w:pPr>
      <w:r>
        <w:t>Makassar,</w:t>
      </w:r>
      <w:r>
        <w:tab/>
      </w:r>
      <w:r>
        <w:tab/>
        <w:t xml:space="preserve"> 2021</w:t>
      </w:r>
    </w:p>
    <w:p w:rsidR="00916D7D" w:rsidRPr="0067204F" w:rsidRDefault="00916D7D" w:rsidP="00916D7D">
      <w:pPr>
        <w:pStyle w:val="ListParagraph"/>
        <w:ind w:left="0" w:firstLine="450"/>
        <w:jc w:val="right"/>
      </w:pPr>
      <w:r>
        <w:t>Penulis</w:t>
      </w:r>
    </w:p>
    <w:p w:rsidR="0067204F" w:rsidRPr="009107E0" w:rsidRDefault="0067204F" w:rsidP="0067204F">
      <w:pPr>
        <w:pStyle w:val="ListParagraph"/>
        <w:ind w:left="360"/>
      </w:pPr>
    </w:p>
    <w:p w:rsidR="003F51DD" w:rsidRPr="003F51DD" w:rsidRDefault="003F51DD" w:rsidP="003F51DD"/>
    <w:p w:rsidR="003D6B6D" w:rsidRPr="003D6B6D" w:rsidRDefault="003D6B6D" w:rsidP="003D6B6D"/>
    <w:p w:rsidR="00E76E3A" w:rsidRPr="00E76E3A" w:rsidRDefault="00E76E3A" w:rsidP="00E76E3A"/>
    <w:p w:rsidR="00E76E3A" w:rsidRDefault="00E76E3A" w:rsidP="00E76E3A">
      <w:pPr>
        <w:rPr>
          <w:rFonts w:eastAsiaTheme="majorEastAsia" w:cstheme="majorBidi"/>
          <w:color w:val="000000" w:themeColor="text1"/>
          <w:szCs w:val="32"/>
        </w:rPr>
      </w:pPr>
      <w:r>
        <w:br w:type="page"/>
      </w:r>
    </w:p>
    <w:bookmarkEnd w:id="2" w:displacedByCustomXml="next"/>
    <w:bookmarkEnd w:id="1" w:displacedByCustomXml="next"/>
    <w:bookmarkStart w:id="7" w:name="_Toc65580111"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7"/>
        </w:p>
        <w:p w:rsidR="008056F5" w:rsidRDefault="00732CEC" w:rsidP="008056F5">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5580108" w:history="1">
            <w:r w:rsidR="008056F5">
              <w:rPr>
                <w:rStyle w:val="Hyperlink"/>
              </w:rPr>
              <w:t>HALAMAN SAMPUL</w:t>
            </w:r>
            <w:r w:rsidR="008056F5">
              <w:rPr>
                <w:webHidden/>
              </w:rPr>
              <w:tab/>
            </w:r>
            <w:r w:rsidR="008056F5">
              <w:rPr>
                <w:webHidden/>
              </w:rPr>
              <w:fldChar w:fldCharType="begin"/>
            </w:r>
            <w:r w:rsidR="008056F5">
              <w:rPr>
                <w:webHidden/>
              </w:rPr>
              <w:instrText xml:space="preserve"> PAGEREF _Toc65580108 \h </w:instrText>
            </w:r>
            <w:r w:rsidR="008056F5">
              <w:rPr>
                <w:webHidden/>
              </w:rPr>
            </w:r>
            <w:r w:rsidR="008056F5">
              <w:rPr>
                <w:webHidden/>
              </w:rPr>
              <w:fldChar w:fldCharType="separate"/>
            </w:r>
            <w:r w:rsidR="008056F5">
              <w:rPr>
                <w:webHidden/>
              </w:rPr>
              <w:t>i</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09" w:history="1">
            <w:r w:rsidR="008056F5" w:rsidRPr="00400800">
              <w:rPr>
                <w:rStyle w:val="Hyperlink"/>
              </w:rPr>
              <w:t>HALAMAN PENGESAHAN</w:t>
            </w:r>
            <w:r w:rsidR="008056F5">
              <w:rPr>
                <w:webHidden/>
              </w:rPr>
              <w:tab/>
            </w:r>
            <w:r w:rsidR="008056F5">
              <w:rPr>
                <w:webHidden/>
              </w:rPr>
              <w:fldChar w:fldCharType="begin"/>
            </w:r>
            <w:r w:rsidR="008056F5">
              <w:rPr>
                <w:webHidden/>
              </w:rPr>
              <w:instrText xml:space="preserve"> PAGEREF _Toc65580109 \h </w:instrText>
            </w:r>
            <w:r w:rsidR="008056F5">
              <w:rPr>
                <w:webHidden/>
              </w:rPr>
            </w:r>
            <w:r w:rsidR="008056F5">
              <w:rPr>
                <w:webHidden/>
              </w:rPr>
              <w:fldChar w:fldCharType="separate"/>
            </w:r>
            <w:r w:rsidR="008056F5">
              <w:rPr>
                <w:webHidden/>
              </w:rPr>
              <w:t>ii</w:t>
            </w:r>
            <w:r w:rsidR="008056F5">
              <w:rPr>
                <w:webHidden/>
              </w:rPr>
              <w:fldChar w:fldCharType="end"/>
            </w:r>
          </w:hyperlink>
        </w:p>
        <w:p w:rsidR="008056F5" w:rsidRPr="008056F5" w:rsidRDefault="00F926CF" w:rsidP="008056F5">
          <w:pPr>
            <w:pStyle w:val="TOC1"/>
            <w:rPr>
              <w:rFonts w:asciiTheme="minorHAnsi" w:eastAsiaTheme="minorEastAsia" w:hAnsiTheme="minorHAnsi"/>
              <w:sz w:val="22"/>
            </w:rPr>
          </w:pPr>
          <w:hyperlink w:anchor="_Toc65580110" w:history="1">
            <w:r w:rsidR="008056F5" w:rsidRPr="008056F5">
              <w:rPr>
                <w:rStyle w:val="Hyperlink"/>
              </w:rPr>
              <w:t>HALAMAN PENERIMAAN</w:t>
            </w:r>
            <w:r w:rsidR="008056F5" w:rsidRPr="008056F5">
              <w:rPr>
                <w:webHidden/>
              </w:rPr>
              <w:tab/>
            </w:r>
            <w:r w:rsidR="008056F5" w:rsidRPr="008056F5">
              <w:rPr>
                <w:webHidden/>
              </w:rPr>
              <w:fldChar w:fldCharType="begin"/>
            </w:r>
            <w:r w:rsidR="008056F5" w:rsidRPr="008056F5">
              <w:rPr>
                <w:webHidden/>
              </w:rPr>
              <w:instrText xml:space="preserve"> PAGEREF _Toc65580110 \h </w:instrText>
            </w:r>
            <w:r w:rsidR="008056F5" w:rsidRPr="008056F5">
              <w:rPr>
                <w:webHidden/>
              </w:rPr>
            </w:r>
            <w:r w:rsidR="008056F5" w:rsidRPr="008056F5">
              <w:rPr>
                <w:webHidden/>
              </w:rPr>
              <w:fldChar w:fldCharType="separate"/>
            </w:r>
            <w:r w:rsidR="008056F5" w:rsidRPr="008056F5">
              <w:rPr>
                <w:webHidden/>
              </w:rPr>
              <w:t>iii</w:t>
            </w:r>
            <w:r w:rsidR="008056F5" w:rsidRP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1" w:history="1">
            <w:r w:rsidR="008056F5" w:rsidRPr="00400800">
              <w:rPr>
                <w:rStyle w:val="Hyperlink"/>
              </w:rPr>
              <w:t>DAFTAR ISI</w:t>
            </w:r>
            <w:r w:rsidR="008056F5">
              <w:rPr>
                <w:webHidden/>
              </w:rPr>
              <w:tab/>
            </w:r>
            <w:r w:rsidR="008056F5">
              <w:rPr>
                <w:webHidden/>
              </w:rPr>
              <w:fldChar w:fldCharType="begin"/>
            </w:r>
            <w:r w:rsidR="008056F5">
              <w:rPr>
                <w:webHidden/>
              </w:rPr>
              <w:instrText xml:space="preserve"> PAGEREF _Toc65580111 \h </w:instrText>
            </w:r>
            <w:r w:rsidR="008056F5">
              <w:rPr>
                <w:webHidden/>
              </w:rPr>
            </w:r>
            <w:r w:rsidR="008056F5">
              <w:rPr>
                <w:webHidden/>
              </w:rPr>
              <w:fldChar w:fldCharType="separate"/>
            </w:r>
            <w:r w:rsidR="008056F5">
              <w:rPr>
                <w:webHidden/>
              </w:rPr>
              <w:t>v</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2" w:history="1">
            <w:r w:rsidR="008056F5" w:rsidRPr="00400800">
              <w:rPr>
                <w:rStyle w:val="Hyperlink"/>
              </w:rPr>
              <w:t>DAFTAR TABEL</w:t>
            </w:r>
            <w:r w:rsidR="008056F5">
              <w:rPr>
                <w:webHidden/>
              </w:rPr>
              <w:tab/>
            </w:r>
            <w:r w:rsidR="008056F5">
              <w:rPr>
                <w:webHidden/>
              </w:rPr>
              <w:fldChar w:fldCharType="begin"/>
            </w:r>
            <w:r w:rsidR="008056F5">
              <w:rPr>
                <w:webHidden/>
              </w:rPr>
              <w:instrText xml:space="preserve"> PAGEREF _Toc65580112 \h </w:instrText>
            </w:r>
            <w:r w:rsidR="008056F5">
              <w:rPr>
                <w:webHidden/>
              </w:rPr>
            </w:r>
            <w:r w:rsidR="008056F5">
              <w:rPr>
                <w:webHidden/>
              </w:rPr>
              <w:fldChar w:fldCharType="separate"/>
            </w:r>
            <w:r w:rsidR="008056F5">
              <w:rPr>
                <w:webHidden/>
              </w:rPr>
              <w:t>viii</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3" w:history="1">
            <w:r w:rsidR="008056F5" w:rsidRPr="00400800">
              <w:rPr>
                <w:rStyle w:val="Hyperlink"/>
              </w:rPr>
              <w:t>DAFTAR GAMBAR</w:t>
            </w:r>
            <w:r w:rsidR="008056F5">
              <w:rPr>
                <w:webHidden/>
              </w:rPr>
              <w:tab/>
            </w:r>
            <w:r w:rsidR="008056F5">
              <w:rPr>
                <w:webHidden/>
              </w:rPr>
              <w:fldChar w:fldCharType="begin"/>
            </w:r>
            <w:r w:rsidR="008056F5">
              <w:rPr>
                <w:webHidden/>
              </w:rPr>
              <w:instrText xml:space="preserve"> PAGEREF _Toc65580113 \h </w:instrText>
            </w:r>
            <w:r w:rsidR="008056F5">
              <w:rPr>
                <w:webHidden/>
              </w:rPr>
            </w:r>
            <w:r w:rsidR="008056F5">
              <w:rPr>
                <w:webHidden/>
              </w:rPr>
              <w:fldChar w:fldCharType="separate"/>
            </w:r>
            <w:r w:rsidR="008056F5">
              <w:rPr>
                <w:webHidden/>
              </w:rPr>
              <w:t>ix</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4" w:history="1">
            <w:r w:rsidR="008056F5" w:rsidRPr="00400800">
              <w:rPr>
                <w:rStyle w:val="Hyperlink"/>
              </w:rPr>
              <w:t>DAFTAR LAMPIRAN</w:t>
            </w:r>
            <w:r w:rsidR="008056F5">
              <w:rPr>
                <w:webHidden/>
              </w:rPr>
              <w:tab/>
            </w:r>
            <w:r w:rsidR="008056F5">
              <w:rPr>
                <w:webHidden/>
              </w:rPr>
              <w:fldChar w:fldCharType="begin"/>
            </w:r>
            <w:r w:rsidR="008056F5">
              <w:rPr>
                <w:webHidden/>
              </w:rPr>
              <w:instrText xml:space="preserve"> PAGEREF _Toc65580114 \h </w:instrText>
            </w:r>
            <w:r w:rsidR="008056F5">
              <w:rPr>
                <w:webHidden/>
              </w:rPr>
            </w:r>
            <w:r w:rsidR="008056F5">
              <w:rPr>
                <w:webHidden/>
              </w:rPr>
              <w:fldChar w:fldCharType="separate"/>
            </w:r>
            <w:r w:rsidR="008056F5">
              <w:rPr>
                <w:webHidden/>
              </w:rPr>
              <w:t>x</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5" w:history="1">
            <w:r w:rsidR="008056F5" w:rsidRPr="00400800">
              <w:rPr>
                <w:rStyle w:val="Hyperlink"/>
              </w:rPr>
              <w:t>SURAT PERNYATAAN</w:t>
            </w:r>
            <w:r w:rsidR="008056F5">
              <w:rPr>
                <w:webHidden/>
              </w:rPr>
              <w:tab/>
            </w:r>
            <w:r w:rsidR="008056F5">
              <w:rPr>
                <w:webHidden/>
              </w:rPr>
              <w:fldChar w:fldCharType="begin"/>
            </w:r>
            <w:r w:rsidR="008056F5">
              <w:rPr>
                <w:webHidden/>
              </w:rPr>
              <w:instrText xml:space="preserve"> PAGEREF _Toc65580115 \h </w:instrText>
            </w:r>
            <w:r w:rsidR="008056F5">
              <w:rPr>
                <w:webHidden/>
              </w:rPr>
            </w:r>
            <w:r w:rsidR="008056F5">
              <w:rPr>
                <w:webHidden/>
              </w:rPr>
              <w:fldChar w:fldCharType="separate"/>
            </w:r>
            <w:r w:rsidR="008056F5">
              <w:rPr>
                <w:webHidden/>
              </w:rPr>
              <w:t>xi</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6" w:history="1">
            <w:r w:rsidR="008056F5" w:rsidRPr="00400800">
              <w:rPr>
                <w:rStyle w:val="Hyperlink"/>
              </w:rPr>
              <w:t>RINGKASAN</w:t>
            </w:r>
            <w:r w:rsidR="008056F5">
              <w:rPr>
                <w:webHidden/>
              </w:rPr>
              <w:tab/>
            </w:r>
            <w:r w:rsidR="008056F5">
              <w:rPr>
                <w:webHidden/>
              </w:rPr>
              <w:fldChar w:fldCharType="begin"/>
            </w:r>
            <w:r w:rsidR="008056F5">
              <w:rPr>
                <w:webHidden/>
              </w:rPr>
              <w:instrText xml:space="preserve"> PAGEREF _Toc65580116 \h </w:instrText>
            </w:r>
            <w:r w:rsidR="008056F5">
              <w:rPr>
                <w:webHidden/>
              </w:rPr>
            </w:r>
            <w:r w:rsidR="008056F5">
              <w:rPr>
                <w:webHidden/>
              </w:rPr>
              <w:fldChar w:fldCharType="separate"/>
            </w:r>
            <w:r w:rsidR="008056F5">
              <w:rPr>
                <w:webHidden/>
              </w:rPr>
              <w:t>xii</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17" w:history="1">
            <w:r w:rsidR="008056F5" w:rsidRPr="00400800">
              <w:rPr>
                <w:rStyle w:val="Hyperlink"/>
              </w:rPr>
              <w:t>BAB I PENDAHULUAN</w:t>
            </w:r>
            <w:r w:rsidR="008056F5">
              <w:rPr>
                <w:webHidden/>
              </w:rPr>
              <w:tab/>
            </w:r>
            <w:r w:rsidR="008056F5">
              <w:rPr>
                <w:webHidden/>
              </w:rPr>
              <w:fldChar w:fldCharType="begin"/>
            </w:r>
            <w:r w:rsidR="008056F5">
              <w:rPr>
                <w:webHidden/>
              </w:rPr>
              <w:instrText xml:space="preserve"> PAGEREF _Toc65580117 \h </w:instrText>
            </w:r>
            <w:r w:rsidR="008056F5">
              <w:rPr>
                <w:webHidden/>
              </w:rPr>
            </w:r>
            <w:r w:rsidR="008056F5">
              <w:rPr>
                <w:webHidden/>
              </w:rPr>
              <w:fldChar w:fldCharType="separate"/>
            </w:r>
            <w:r w:rsidR="008056F5">
              <w:rPr>
                <w:webHidden/>
              </w:rPr>
              <w:t>1</w:t>
            </w:r>
            <w:r w:rsidR="008056F5">
              <w:rPr>
                <w:webHidden/>
              </w:rPr>
              <w:fldChar w:fldCharType="end"/>
            </w:r>
          </w:hyperlink>
        </w:p>
        <w:p w:rsidR="008056F5" w:rsidRDefault="00F926CF">
          <w:pPr>
            <w:pStyle w:val="TOC2"/>
            <w:rPr>
              <w:rFonts w:asciiTheme="minorHAnsi" w:eastAsiaTheme="minorEastAsia" w:hAnsiTheme="minorHAnsi"/>
              <w:noProof/>
              <w:sz w:val="22"/>
            </w:rPr>
          </w:pPr>
          <w:hyperlink w:anchor="_Toc65580118" w:history="1">
            <w:r w:rsidR="008056F5" w:rsidRPr="00400800">
              <w:rPr>
                <w:rStyle w:val="Hyperlink"/>
                <w:noProof/>
              </w:rPr>
              <w:t>1.1 Latar Belakang</w:t>
            </w:r>
            <w:r w:rsidR="008056F5">
              <w:rPr>
                <w:noProof/>
                <w:webHidden/>
              </w:rPr>
              <w:tab/>
            </w:r>
            <w:r w:rsidR="008056F5">
              <w:rPr>
                <w:noProof/>
                <w:webHidden/>
              </w:rPr>
              <w:fldChar w:fldCharType="begin"/>
            </w:r>
            <w:r w:rsidR="008056F5">
              <w:rPr>
                <w:noProof/>
                <w:webHidden/>
              </w:rPr>
              <w:instrText xml:space="preserve"> PAGEREF _Toc65580118 \h </w:instrText>
            </w:r>
            <w:r w:rsidR="008056F5">
              <w:rPr>
                <w:noProof/>
                <w:webHidden/>
              </w:rPr>
            </w:r>
            <w:r w:rsidR="008056F5">
              <w:rPr>
                <w:noProof/>
                <w:webHidden/>
              </w:rPr>
              <w:fldChar w:fldCharType="separate"/>
            </w:r>
            <w:r w:rsidR="008056F5">
              <w:rPr>
                <w:noProof/>
                <w:webHidden/>
              </w:rPr>
              <w:t>1</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19" w:history="1">
            <w:r w:rsidR="008056F5" w:rsidRPr="00400800">
              <w:rPr>
                <w:rStyle w:val="Hyperlink"/>
                <w:noProof/>
              </w:rPr>
              <w:t>1.2 Rumusan Masalah</w:t>
            </w:r>
            <w:r w:rsidR="008056F5">
              <w:rPr>
                <w:noProof/>
                <w:webHidden/>
              </w:rPr>
              <w:tab/>
            </w:r>
            <w:r w:rsidR="008056F5">
              <w:rPr>
                <w:noProof/>
                <w:webHidden/>
              </w:rPr>
              <w:fldChar w:fldCharType="begin"/>
            </w:r>
            <w:r w:rsidR="008056F5">
              <w:rPr>
                <w:noProof/>
                <w:webHidden/>
              </w:rPr>
              <w:instrText xml:space="preserve"> PAGEREF _Toc65580119 \h </w:instrText>
            </w:r>
            <w:r w:rsidR="008056F5">
              <w:rPr>
                <w:noProof/>
                <w:webHidden/>
              </w:rPr>
            </w:r>
            <w:r w:rsidR="008056F5">
              <w:rPr>
                <w:noProof/>
                <w:webHidden/>
              </w:rPr>
              <w:fldChar w:fldCharType="separate"/>
            </w:r>
            <w:r w:rsidR="008056F5">
              <w:rPr>
                <w:noProof/>
                <w:webHidden/>
              </w:rPr>
              <w:t>3</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0" w:history="1">
            <w:r w:rsidR="008056F5" w:rsidRPr="00400800">
              <w:rPr>
                <w:rStyle w:val="Hyperlink"/>
                <w:noProof/>
              </w:rPr>
              <w:t>1.3 Tujuan Penelitian</w:t>
            </w:r>
            <w:r w:rsidR="008056F5">
              <w:rPr>
                <w:noProof/>
                <w:webHidden/>
              </w:rPr>
              <w:tab/>
            </w:r>
            <w:r w:rsidR="008056F5">
              <w:rPr>
                <w:noProof/>
                <w:webHidden/>
              </w:rPr>
              <w:fldChar w:fldCharType="begin"/>
            </w:r>
            <w:r w:rsidR="008056F5">
              <w:rPr>
                <w:noProof/>
                <w:webHidden/>
              </w:rPr>
              <w:instrText xml:space="preserve"> PAGEREF _Toc65580120 \h </w:instrText>
            </w:r>
            <w:r w:rsidR="008056F5">
              <w:rPr>
                <w:noProof/>
                <w:webHidden/>
              </w:rPr>
            </w:r>
            <w:r w:rsidR="008056F5">
              <w:rPr>
                <w:noProof/>
                <w:webHidden/>
              </w:rPr>
              <w:fldChar w:fldCharType="separate"/>
            </w:r>
            <w:r w:rsidR="008056F5">
              <w:rPr>
                <w:noProof/>
                <w:webHidden/>
              </w:rPr>
              <w:t>3</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1" w:history="1">
            <w:r w:rsidR="008056F5" w:rsidRPr="00400800">
              <w:rPr>
                <w:rStyle w:val="Hyperlink"/>
                <w:noProof/>
              </w:rPr>
              <w:t>1.4 Manfaat Penelitian</w:t>
            </w:r>
            <w:r w:rsidR="008056F5">
              <w:rPr>
                <w:noProof/>
                <w:webHidden/>
              </w:rPr>
              <w:tab/>
            </w:r>
            <w:r w:rsidR="008056F5">
              <w:rPr>
                <w:noProof/>
                <w:webHidden/>
              </w:rPr>
              <w:fldChar w:fldCharType="begin"/>
            </w:r>
            <w:r w:rsidR="008056F5">
              <w:rPr>
                <w:noProof/>
                <w:webHidden/>
              </w:rPr>
              <w:instrText xml:space="preserve"> PAGEREF _Toc65580121 \h </w:instrText>
            </w:r>
            <w:r w:rsidR="008056F5">
              <w:rPr>
                <w:noProof/>
                <w:webHidden/>
              </w:rPr>
            </w:r>
            <w:r w:rsidR="008056F5">
              <w:rPr>
                <w:noProof/>
                <w:webHidden/>
              </w:rPr>
              <w:fldChar w:fldCharType="separate"/>
            </w:r>
            <w:r w:rsidR="008056F5">
              <w:rPr>
                <w:noProof/>
                <w:webHidden/>
              </w:rPr>
              <w:t>3</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2" w:history="1">
            <w:r w:rsidR="008056F5" w:rsidRPr="00400800">
              <w:rPr>
                <w:rStyle w:val="Hyperlink"/>
                <w:noProof/>
              </w:rPr>
              <w:t>1.5 Ruang Lingkup Penelitian</w:t>
            </w:r>
            <w:r w:rsidR="008056F5">
              <w:rPr>
                <w:noProof/>
                <w:webHidden/>
              </w:rPr>
              <w:tab/>
            </w:r>
            <w:r w:rsidR="008056F5">
              <w:rPr>
                <w:noProof/>
                <w:webHidden/>
              </w:rPr>
              <w:fldChar w:fldCharType="begin"/>
            </w:r>
            <w:r w:rsidR="008056F5">
              <w:rPr>
                <w:noProof/>
                <w:webHidden/>
              </w:rPr>
              <w:instrText xml:space="preserve"> PAGEREF _Toc65580122 \h </w:instrText>
            </w:r>
            <w:r w:rsidR="008056F5">
              <w:rPr>
                <w:noProof/>
                <w:webHidden/>
              </w:rPr>
            </w:r>
            <w:r w:rsidR="008056F5">
              <w:rPr>
                <w:noProof/>
                <w:webHidden/>
              </w:rPr>
              <w:fldChar w:fldCharType="separate"/>
            </w:r>
            <w:r w:rsidR="008056F5">
              <w:rPr>
                <w:noProof/>
                <w:webHidden/>
              </w:rPr>
              <w:t>4</w:t>
            </w:r>
            <w:r w:rsidR="008056F5">
              <w:rPr>
                <w:noProof/>
                <w:webHidden/>
              </w:rPr>
              <w:fldChar w:fldCharType="end"/>
            </w:r>
          </w:hyperlink>
        </w:p>
        <w:p w:rsidR="008056F5" w:rsidRDefault="00F926CF" w:rsidP="008056F5">
          <w:pPr>
            <w:pStyle w:val="TOC1"/>
            <w:rPr>
              <w:rFonts w:asciiTheme="minorHAnsi" w:eastAsiaTheme="minorEastAsia" w:hAnsiTheme="minorHAnsi"/>
              <w:sz w:val="22"/>
            </w:rPr>
          </w:pPr>
          <w:hyperlink w:anchor="_Toc65580123" w:history="1">
            <w:r w:rsidR="008056F5" w:rsidRPr="00400800">
              <w:rPr>
                <w:rStyle w:val="Hyperlink"/>
              </w:rPr>
              <w:t>BAB II TINJAUAN PUSTAKA</w:t>
            </w:r>
            <w:r w:rsidR="008056F5">
              <w:rPr>
                <w:webHidden/>
              </w:rPr>
              <w:tab/>
            </w:r>
            <w:r w:rsidR="008056F5">
              <w:rPr>
                <w:webHidden/>
              </w:rPr>
              <w:fldChar w:fldCharType="begin"/>
            </w:r>
            <w:r w:rsidR="008056F5">
              <w:rPr>
                <w:webHidden/>
              </w:rPr>
              <w:instrText xml:space="preserve"> PAGEREF _Toc65580123 \h </w:instrText>
            </w:r>
            <w:r w:rsidR="008056F5">
              <w:rPr>
                <w:webHidden/>
              </w:rPr>
            </w:r>
            <w:r w:rsidR="008056F5">
              <w:rPr>
                <w:webHidden/>
              </w:rPr>
              <w:fldChar w:fldCharType="separate"/>
            </w:r>
            <w:r w:rsidR="008056F5">
              <w:rPr>
                <w:webHidden/>
              </w:rPr>
              <w:t>5</w:t>
            </w:r>
            <w:r w:rsidR="008056F5">
              <w:rPr>
                <w:webHidden/>
              </w:rPr>
              <w:fldChar w:fldCharType="end"/>
            </w:r>
          </w:hyperlink>
        </w:p>
        <w:p w:rsidR="008056F5" w:rsidRDefault="00F926CF">
          <w:pPr>
            <w:pStyle w:val="TOC2"/>
            <w:rPr>
              <w:rFonts w:asciiTheme="minorHAnsi" w:eastAsiaTheme="minorEastAsia" w:hAnsiTheme="minorHAnsi"/>
              <w:noProof/>
              <w:sz w:val="22"/>
            </w:rPr>
          </w:pPr>
          <w:hyperlink w:anchor="_Toc65580124" w:history="1">
            <w:r w:rsidR="008056F5" w:rsidRPr="00400800">
              <w:rPr>
                <w:rStyle w:val="Hyperlink"/>
                <w:rFonts w:eastAsia="Times New Roman"/>
                <w:noProof/>
              </w:rPr>
              <w:t>2.1</w:t>
            </w:r>
            <w:r w:rsidR="008056F5">
              <w:rPr>
                <w:rFonts w:asciiTheme="minorHAnsi" w:eastAsiaTheme="minorEastAsia" w:hAnsiTheme="minorHAnsi"/>
                <w:noProof/>
                <w:sz w:val="22"/>
              </w:rPr>
              <w:tab/>
            </w:r>
            <w:r w:rsidR="008056F5" w:rsidRPr="00400800">
              <w:rPr>
                <w:rStyle w:val="Hyperlink"/>
                <w:rFonts w:eastAsia="Times New Roman"/>
                <w:i/>
                <w:noProof/>
              </w:rPr>
              <w:t>Internet of Things</w:t>
            </w:r>
            <w:r w:rsidR="008056F5" w:rsidRPr="00400800">
              <w:rPr>
                <w:rStyle w:val="Hyperlink"/>
                <w:rFonts w:eastAsia="Times New Roman"/>
                <w:noProof/>
              </w:rPr>
              <w:t xml:space="preserve"> (IoT)</w:t>
            </w:r>
            <w:r w:rsidR="008056F5">
              <w:rPr>
                <w:noProof/>
                <w:webHidden/>
              </w:rPr>
              <w:tab/>
            </w:r>
            <w:r w:rsidR="008056F5">
              <w:rPr>
                <w:noProof/>
                <w:webHidden/>
              </w:rPr>
              <w:fldChar w:fldCharType="begin"/>
            </w:r>
            <w:r w:rsidR="008056F5">
              <w:rPr>
                <w:noProof/>
                <w:webHidden/>
              </w:rPr>
              <w:instrText xml:space="preserve"> PAGEREF _Toc65580124 \h </w:instrText>
            </w:r>
            <w:r w:rsidR="008056F5">
              <w:rPr>
                <w:noProof/>
                <w:webHidden/>
              </w:rPr>
            </w:r>
            <w:r w:rsidR="008056F5">
              <w:rPr>
                <w:noProof/>
                <w:webHidden/>
              </w:rPr>
              <w:fldChar w:fldCharType="separate"/>
            </w:r>
            <w:r w:rsidR="008056F5">
              <w:rPr>
                <w:noProof/>
                <w:webHidden/>
              </w:rPr>
              <w:t>5</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5" w:history="1">
            <w:r w:rsidR="008056F5" w:rsidRPr="00400800">
              <w:rPr>
                <w:rStyle w:val="Hyperlink"/>
                <w:rFonts w:eastAsia="Times New Roman"/>
                <w:noProof/>
              </w:rPr>
              <w:t>2.2 Vertical Farming</w:t>
            </w:r>
            <w:r w:rsidR="008056F5">
              <w:rPr>
                <w:noProof/>
                <w:webHidden/>
              </w:rPr>
              <w:tab/>
            </w:r>
            <w:r w:rsidR="008056F5">
              <w:rPr>
                <w:noProof/>
                <w:webHidden/>
              </w:rPr>
              <w:fldChar w:fldCharType="begin"/>
            </w:r>
            <w:r w:rsidR="008056F5">
              <w:rPr>
                <w:noProof/>
                <w:webHidden/>
              </w:rPr>
              <w:instrText xml:space="preserve"> PAGEREF _Toc65580125 \h </w:instrText>
            </w:r>
            <w:r w:rsidR="008056F5">
              <w:rPr>
                <w:noProof/>
                <w:webHidden/>
              </w:rPr>
            </w:r>
            <w:r w:rsidR="008056F5">
              <w:rPr>
                <w:noProof/>
                <w:webHidden/>
              </w:rPr>
              <w:fldChar w:fldCharType="separate"/>
            </w:r>
            <w:r w:rsidR="008056F5">
              <w:rPr>
                <w:noProof/>
                <w:webHidden/>
              </w:rPr>
              <w:t>5</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6" w:history="1">
            <w:r w:rsidR="008056F5" w:rsidRPr="00400800">
              <w:rPr>
                <w:rStyle w:val="Hyperlink"/>
                <w:rFonts w:eastAsia="Times New Roman"/>
                <w:noProof/>
              </w:rPr>
              <w:t>2.3 Irigasi Kabut</w:t>
            </w:r>
            <w:r w:rsidR="008056F5">
              <w:rPr>
                <w:noProof/>
                <w:webHidden/>
              </w:rPr>
              <w:tab/>
            </w:r>
            <w:r w:rsidR="008056F5">
              <w:rPr>
                <w:noProof/>
                <w:webHidden/>
              </w:rPr>
              <w:fldChar w:fldCharType="begin"/>
            </w:r>
            <w:r w:rsidR="008056F5">
              <w:rPr>
                <w:noProof/>
                <w:webHidden/>
              </w:rPr>
              <w:instrText xml:space="preserve"> PAGEREF _Toc65580126 \h </w:instrText>
            </w:r>
            <w:r w:rsidR="008056F5">
              <w:rPr>
                <w:noProof/>
                <w:webHidden/>
              </w:rPr>
            </w:r>
            <w:r w:rsidR="008056F5">
              <w:rPr>
                <w:noProof/>
                <w:webHidden/>
              </w:rPr>
              <w:fldChar w:fldCharType="separate"/>
            </w:r>
            <w:r w:rsidR="008056F5">
              <w:rPr>
                <w:noProof/>
                <w:webHidden/>
              </w:rPr>
              <w:t>6</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7" w:history="1">
            <w:r w:rsidR="008056F5" w:rsidRPr="00400800">
              <w:rPr>
                <w:rStyle w:val="Hyperlink"/>
                <w:rFonts w:eastAsia="Times New Roman"/>
                <w:i/>
                <w:noProof/>
              </w:rPr>
              <w:t>2.4</w:t>
            </w:r>
            <w:r w:rsidR="008056F5">
              <w:rPr>
                <w:rFonts w:asciiTheme="minorHAnsi" w:eastAsiaTheme="minorEastAsia" w:hAnsiTheme="minorHAnsi"/>
                <w:noProof/>
                <w:sz w:val="22"/>
              </w:rPr>
              <w:tab/>
            </w:r>
            <w:r w:rsidR="008056F5" w:rsidRPr="00400800">
              <w:rPr>
                <w:rStyle w:val="Hyperlink"/>
                <w:rFonts w:eastAsia="Times New Roman"/>
                <w:i/>
                <w:noProof/>
              </w:rPr>
              <w:t>Microgreen</w:t>
            </w:r>
            <w:r w:rsidR="008056F5">
              <w:rPr>
                <w:noProof/>
                <w:webHidden/>
              </w:rPr>
              <w:tab/>
            </w:r>
            <w:r w:rsidR="008056F5">
              <w:rPr>
                <w:noProof/>
                <w:webHidden/>
              </w:rPr>
              <w:fldChar w:fldCharType="begin"/>
            </w:r>
            <w:r w:rsidR="008056F5">
              <w:rPr>
                <w:noProof/>
                <w:webHidden/>
              </w:rPr>
              <w:instrText xml:space="preserve"> PAGEREF _Toc65580127 \h </w:instrText>
            </w:r>
            <w:r w:rsidR="008056F5">
              <w:rPr>
                <w:noProof/>
                <w:webHidden/>
              </w:rPr>
            </w:r>
            <w:r w:rsidR="008056F5">
              <w:rPr>
                <w:noProof/>
                <w:webHidden/>
              </w:rPr>
              <w:fldChar w:fldCharType="separate"/>
            </w:r>
            <w:r w:rsidR="008056F5">
              <w:rPr>
                <w:noProof/>
                <w:webHidden/>
              </w:rPr>
              <w:t>6</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28" w:history="1">
            <w:r w:rsidR="008056F5" w:rsidRPr="00400800">
              <w:rPr>
                <w:rStyle w:val="Hyperlink"/>
                <w:rFonts w:eastAsia="Times New Roman"/>
                <w:noProof/>
              </w:rPr>
              <w:t>2.5 Perangkat Keras</w:t>
            </w:r>
            <w:r w:rsidR="008056F5">
              <w:rPr>
                <w:noProof/>
                <w:webHidden/>
              </w:rPr>
              <w:tab/>
            </w:r>
            <w:r w:rsidR="008056F5">
              <w:rPr>
                <w:noProof/>
                <w:webHidden/>
              </w:rPr>
              <w:fldChar w:fldCharType="begin"/>
            </w:r>
            <w:r w:rsidR="008056F5">
              <w:rPr>
                <w:noProof/>
                <w:webHidden/>
              </w:rPr>
              <w:instrText xml:space="preserve"> PAGEREF _Toc65580128 \h </w:instrText>
            </w:r>
            <w:r w:rsidR="008056F5">
              <w:rPr>
                <w:noProof/>
                <w:webHidden/>
              </w:rPr>
            </w:r>
            <w:r w:rsidR="008056F5">
              <w:rPr>
                <w:noProof/>
                <w:webHidden/>
              </w:rPr>
              <w:fldChar w:fldCharType="separate"/>
            </w:r>
            <w:r w:rsidR="008056F5">
              <w:rPr>
                <w:noProof/>
                <w:webHidden/>
              </w:rPr>
              <w:t>6</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29" w:history="1">
            <w:r w:rsidR="008056F5" w:rsidRPr="00400800">
              <w:rPr>
                <w:rStyle w:val="Hyperlink"/>
                <w:rFonts w:eastAsia="Times New Roman"/>
                <w:noProof/>
              </w:rPr>
              <w:t>2.5.1 Mikrokontroller</w:t>
            </w:r>
            <w:r w:rsidR="008056F5">
              <w:rPr>
                <w:noProof/>
                <w:webHidden/>
              </w:rPr>
              <w:tab/>
            </w:r>
            <w:r w:rsidR="008056F5">
              <w:rPr>
                <w:noProof/>
                <w:webHidden/>
              </w:rPr>
              <w:fldChar w:fldCharType="begin"/>
            </w:r>
            <w:r w:rsidR="008056F5">
              <w:rPr>
                <w:noProof/>
                <w:webHidden/>
              </w:rPr>
              <w:instrText xml:space="preserve"> PAGEREF _Toc65580129 \h </w:instrText>
            </w:r>
            <w:r w:rsidR="008056F5">
              <w:rPr>
                <w:noProof/>
                <w:webHidden/>
              </w:rPr>
            </w:r>
            <w:r w:rsidR="008056F5">
              <w:rPr>
                <w:noProof/>
                <w:webHidden/>
              </w:rPr>
              <w:fldChar w:fldCharType="separate"/>
            </w:r>
            <w:r w:rsidR="008056F5">
              <w:rPr>
                <w:noProof/>
                <w:webHidden/>
              </w:rPr>
              <w:t>6</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30" w:history="1">
            <w:r w:rsidR="008056F5" w:rsidRPr="00400800">
              <w:rPr>
                <w:rStyle w:val="Hyperlink"/>
                <w:rFonts w:eastAsia="Times New Roman"/>
                <w:noProof/>
              </w:rPr>
              <w:t>2.5.2</w:t>
            </w:r>
            <w:r w:rsidR="008056F5">
              <w:rPr>
                <w:rFonts w:asciiTheme="minorHAnsi" w:eastAsiaTheme="minorEastAsia" w:hAnsiTheme="minorHAnsi"/>
                <w:noProof/>
                <w:sz w:val="22"/>
              </w:rPr>
              <w:tab/>
            </w:r>
            <w:r w:rsidR="008056F5" w:rsidRPr="00400800">
              <w:rPr>
                <w:rStyle w:val="Hyperlink"/>
                <w:rFonts w:eastAsia="Times New Roman"/>
                <w:noProof/>
              </w:rPr>
              <w:t>Sensor</w:t>
            </w:r>
            <w:r w:rsidR="008056F5">
              <w:rPr>
                <w:noProof/>
                <w:webHidden/>
              </w:rPr>
              <w:tab/>
            </w:r>
            <w:r w:rsidR="008056F5">
              <w:rPr>
                <w:noProof/>
                <w:webHidden/>
              </w:rPr>
              <w:fldChar w:fldCharType="begin"/>
            </w:r>
            <w:r w:rsidR="008056F5">
              <w:rPr>
                <w:noProof/>
                <w:webHidden/>
              </w:rPr>
              <w:instrText xml:space="preserve"> PAGEREF _Toc65580130 \h </w:instrText>
            </w:r>
            <w:r w:rsidR="008056F5">
              <w:rPr>
                <w:noProof/>
                <w:webHidden/>
              </w:rPr>
            </w:r>
            <w:r w:rsidR="008056F5">
              <w:rPr>
                <w:noProof/>
                <w:webHidden/>
              </w:rPr>
              <w:fldChar w:fldCharType="separate"/>
            </w:r>
            <w:r w:rsidR="008056F5">
              <w:rPr>
                <w:noProof/>
                <w:webHidden/>
              </w:rPr>
              <w:t>8</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31" w:history="1">
            <w:r w:rsidR="008056F5" w:rsidRPr="00400800">
              <w:rPr>
                <w:rStyle w:val="Hyperlink"/>
                <w:rFonts w:eastAsia="Times New Roman"/>
                <w:noProof/>
              </w:rPr>
              <w:t>2.5.3 Relay</w:t>
            </w:r>
            <w:r w:rsidR="008056F5">
              <w:rPr>
                <w:noProof/>
                <w:webHidden/>
              </w:rPr>
              <w:tab/>
            </w:r>
            <w:r w:rsidR="008056F5">
              <w:rPr>
                <w:noProof/>
                <w:webHidden/>
              </w:rPr>
              <w:fldChar w:fldCharType="begin"/>
            </w:r>
            <w:r w:rsidR="008056F5">
              <w:rPr>
                <w:noProof/>
                <w:webHidden/>
              </w:rPr>
              <w:instrText xml:space="preserve"> PAGEREF _Toc65580131 \h </w:instrText>
            </w:r>
            <w:r w:rsidR="008056F5">
              <w:rPr>
                <w:noProof/>
                <w:webHidden/>
              </w:rPr>
            </w:r>
            <w:r w:rsidR="008056F5">
              <w:rPr>
                <w:noProof/>
                <w:webHidden/>
              </w:rPr>
              <w:fldChar w:fldCharType="separate"/>
            </w:r>
            <w:r w:rsidR="008056F5">
              <w:rPr>
                <w:noProof/>
                <w:webHidden/>
              </w:rPr>
              <w:t>10</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32" w:history="1">
            <w:r w:rsidR="008056F5" w:rsidRPr="00400800">
              <w:rPr>
                <w:rStyle w:val="Hyperlink"/>
                <w:rFonts w:eastAsia="Times New Roman"/>
                <w:noProof/>
              </w:rPr>
              <w:t xml:space="preserve">2.5.4 </w:t>
            </w:r>
            <w:r w:rsidR="008056F5" w:rsidRPr="00400800">
              <w:rPr>
                <w:rStyle w:val="Hyperlink"/>
                <w:rFonts w:eastAsia="Times New Roman"/>
                <w:i/>
                <w:noProof/>
              </w:rPr>
              <w:t>Nozzle</w:t>
            </w:r>
            <w:r w:rsidR="008056F5">
              <w:rPr>
                <w:noProof/>
                <w:webHidden/>
              </w:rPr>
              <w:tab/>
            </w:r>
            <w:r w:rsidR="008056F5">
              <w:rPr>
                <w:noProof/>
                <w:webHidden/>
              </w:rPr>
              <w:fldChar w:fldCharType="begin"/>
            </w:r>
            <w:r w:rsidR="008056F5">
              <w:rPr>
                <w:noProof/>
                <w:webHidden/>
              </w:rPr>
              <w:instrText xml:space="preserve"> PAGEREF _Toc65580132 \h </w:instrText>
            </w:r>
            <w:r w:rsidR="008056F5">
              <w:rPr>
                <w:noProof/>
                <w:webHidden/>
              </w:rPr>
            </w:r>
            <w:r w:rsidR="008056F5">
              <w:rPr>
                <w:noProof/>
                <w:webHidden/>
              </w:rPr>
              <w:fldChar w:fldCharType="separate"/>
            </w:r>
            <w:r w:rsidR="008056F5">
              <w:rPr>
                <w:noProof/>
                <w:webHidden/>
              </w:rPr>
              <w:t>10</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33" w:history="1">
            <w:r w:rsidR="008056F5" w:rsidRPr="00400800">
              <w:rPr>
                <w:rStyle w:val="Hyperlink"/>
                <w:rFonts w:eastAsia="Times New Roman"/>
                <w:noProof/>
              </w:rPr>
              <w:t>2.5.5 Katup Solenoid</w:t>
            </w:r>
            <w:r w:rsidR="008056F5">
              <w:rPr>
                <w:noProof/>
                <w:webHidden/>
              </w:rPr>
              <w:tab/>
            </w:r>
            <w:r w:rsidR="008056F5">
              <w:rPr>
                <w:noProof/>
                <w:webHidden/>
              </w:rPr>
              <w:fldChar w:fldCharType="begin"/>
            </w:r>
            <w:r w:rsidR="008056F5">
              <w:rPr>
                <w:noProof/>
                <w:webHidden/>
              </w:rPr>
              <w:instrText xml:space="preserve"> PAGEREF _Toc65580133 \h </w:instrText>
            </w:r>
            <w:r w:rsidR="008056F5">
              <w:rPr>
                <w:noProof/>
                <w:webHidden/>
              </w:rPr>
            </w:r>
            <w:r w:rsidR="008056F5">
              <w:rPr>
                <w:noProof/>
                <w:webHidden/>
              </w:rPr>
              <w:fldChar w:fldCharType="separate"/>
            </w:r>
            <w:r w:rsidR="008056F5">
              <w:rPr>
                <w:noProof/>
                <w:webHidden/>
              </w:rPr>
              <w:t>11</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34" w:history="1">
            <w:r w:rsidR="008056F5" w:rsidRPr="00400800">
              <w:rPr>
                <w:rStyle w:val="Hyperlink"/>
                <w:rFonts w:eastAsia="Times New Roman"/>
                <w:noProof/>
              </w:rPr>
              <w:t>2.6 Perangkat Lunak</w:t>
            </w:r>
            <w:r w:rsidR="008056F5">
              <w:rPr>
                <w:noProof/>
                <w:webHidden/>
              </w:rPr>
              <w:tab/>
            </w:r>
            <w:r w:rsidR="008056F5">
              <w:rPr>
                <w:noProof/>
                <w:webHidden/>
              </w:rPr>
              <w:fldChar w:fldCharType="begin"/>
            </w:r>
            <w:r w:rsidR="008056F5">
              <w:rPr>
                <w:noProof/>
                <w:webHidden/>
              </w:rPr>
              <w:instrText xml:space="preserve"> PAGEREF _Toc65580134 \h </w:instrText>
            </w:r>
            <w:r w:rsidR="008056F5">
              <w:rPr>
                <w:noProof/>
                <w:webHidden/>
              </w:rPr>
            </w:r>
            <w:r w:rsidR="008056F5">
              <w:rPr>
                <w:noProof/>
                <w:webHidden/>
              </w:rPr>
              <w:fldChar w:fldCharType="separate"/>
            </w:r>
            <w:r w:rsidR="008056F5">
              <w:rPr>
                <w:noProof/>
                <w:webHidden/>
              </w:rPr>
              <w:t>11</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35" w:history="1">
            <w:r w:rsidR="008056F5" w:rsidRPr="00400800">
              <w:rPr>
                <w:rStyle w:val="Hyperlink"/>
                <w:rFonts w:eastAsia="Times New Roman"/>
                <w:noProof/>
              </w:rPr>
              <w:t>2.6.1 Bahasa Pemrograman</w:t>
            </w:r>
            <w:r w:rsidR="008056F5">
              <w:rPr>
                <w:noProof/>
                <w:webHidden/>
              </w:rPr>
              <w:tab/>
            </w:r>
            <w:r w:rsidR="008056F5">
              <w:rPr>
                <w:noProof/>
                <w:webHidden/>
              </w:rPr>
              <w:fldChar w:fldCharType="begin"/>
            </w:r>
            <w:r w:rsidR="008056F5">
              <w:rPr>
                <w:noProof/>
                <w:webHidden/>
              </w:rPr>
              <w:instrText xml:space="preserve"> PAGEREF _Toc65580135 \h </w:instrText>
            </w:r>
            <w:r w:rsidR="008056F5">
              <w:rPr>
                <w:noProof/>
                <w:webHidden/>
              </w:rPr>
            </w:r>
            <w:r w:rsidR="008056F5">
              <w:rPr>
                <w:noProof/>
                <w:webHidden/>
              </w:rPr>
              <w:fldChar w:fldCharType="separate"/>
            </w:r>
            <w:r w:rsidR="008056F5">
              <w:rPr>
                <w:noProof/>
                <w:webHidden/>
              </w:rPr>
              <w:t>11</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36" w:history="1">
            <w:r w:rsidR="008056F5" w:rsidRPr="00400800">
              <w:rPr>
                <w:rStyle w:val="Hyperlink"/>
                <w:noProof/>
              </w:rPr>
              <w:t>2.6.2</w:t>
            </w:r>
            <w:r w:rsidR="008056F5">
              <w:rPr>
                <w:rFonts w:asciiTheme="minorHAnsi" w:eastAsiaTheme="minorEastAsia" w:hAnsiTheme="minorHAnsi"/>
                <w:noProof/>
                <w:sz w:val="22"/>
              </w:rPr>
              <w:tab/>
            </w:r>
            <w:r w:rsidR="00FB5EA2" w:rsidRPr="00FB5EA2">
              <w:rPr>
                <w:rStyle w:val="Hyperlink"/>
                <w:i/>
                <w:noProof/>
              </w:rPr>
              <w:t>Library</w:t>
            </w:r>
            <w:r w:rsidR="008056F5">
              <w:rPr>
                <w:noProof/>
                <w:webHidden/>
              </w:rPr>
              <w:tab/>
            </w:r>
            <w:r w:rsidR="008056F5">
              <w:rPr>
                <w:noProof/>
                <w:webHidden/>
              </w:rPr>
              <w:fldChar w:fldCharType="begin"/>
            </w:r>
            <w:r w:rsidR="008056F5">
              <w:rPr>
                <w:noProof/>
                <w:webHidden/>
              </w:rPr>
              <w:instrText xml:space="preserve"> PAGEREF _Toc65580136 \h </w:instrText>
            </w:r>
            <w:r w:rsidR="008056F5">
              <w:rPr>
                <w:noProof/>
                <w:webHidden/>
              </w:rPr>
            </w:r>
            <w:r w:rsidR="008056F5">
              <w:rPr>
                <w:noProof/>
                <w:webHidden/>
              </w:rPr>
              <w:fldChar w:fldCharType="separate"/>
            </w:r>
            <w:r w:rsidR="008056F5">
              <w:rPr>
                <w:noProof/>
                <w:webHidden/>
              </w:rPr>
              <w:t>12</w:t>
            </w:r>
            <w:r w:rsidR="008056F5">
              <w:rPr>
                <w:noProof/>
                <w:webHidden/>
              </w:rPr>
              <w:fldChar w:fldCharType="end"/>
            </w:r>
          </w:hyperlink>
        </w:p>
        <w:p w:rsidR="008056F5" w:rsidRDefault="00F926CF" w:rsidP="008056F5">
          <w:pPr>
            <w:pStyle w:val="TOC1"/>
            <w:rPr>
              <w:rFonts w:asciiTheme="minorHAnsi" w:eastAsiaTheme="minorEastAsia" w:hAnsiTheme="minorHAnsi"/>
              <w:sz w:val="22"/>
            </w:rPr>
          </w:pPr>
          <w:hyperlink w:anchor="_Toc65580137" w:history="1">
            <w:r w:rsidR="008056F5" w:rsidRPr="00400800">
              <w:rPr>
                <w:rStyle w:val="Hyperlink"/>
              </w:rPr>
              <w:t>BAB III METODOLOGI PENELITIAN</w:t>
            </w:r>
            <w:r w:rsidR="008056F5">
              <w:rPr>
                <w:webHidden/>
              </w:rPr>
              <w:tab/>
            </w:r>
            <w:r w:rsidR="008056F5">
              <w:rPr>
                <w:webHidden/>
              </w:rPr>
              <w:fldChar w:fldCharType="begin"/>
            </w:r>
            <w:r w:rsidR="008056F5">
              <w:rPr>
                <w:webHidden/>
              </w:rPr>
              <w:instrText xml:space="preserve"> PAGEREF _Toc65580137 \h </w:instrText>
            </w:r>
            <w:r w:rsidR="008056F5">
              <w:rPr>
                <w:webHidden/>
              </w:rPr>
            </w:r>
            <w:r w:rsidR="008056F5">
              <w:rPr>
                <w:webHidden/>
              </w:rPr>
              <w:fldChar w:fldCharType="separate"/>
            </w:r>
            <w:r w:rsidR="008056F5">
              <w:rPr>
                <w:webHidden/>
              </w:rPr>
              <w:t>14</w:t>
            </w:r>
            <w:r w:rsidR="008056F5">
              <w:rPr>
                <w:webHidden/>
              </w:rPr>
              <w:fldChar w:fldCharType="end"/>
            </w:r>
          </w:hyperlink>
        </w:p>
        <w:p w:rsidR="008056F5" w:rsidRDefault="00F926CF">
          <w:pPr>
            <w:pStyle w:val="TOC2"/>
            <w:rPr>
              <w:rFonts w:asciiTheme="minorHAnsi" w:eastAsiaTheme="minorEastAsia" w:hAnsiTheme="minorHAnsi"/>
              <w:noProof/>
              <w:sz w:val="22"/>
            </w:rPr>
          </w:pPr>
          <w:hyperlink w:anchor="_Toc65580138" w:history="1">
            <w:r w:rsidR="008056F5" w:rsidRPr="00400800">
              <w:rPr>
                <w:rStyle w:val="Hyperlink"/>
                <w:noProof/>
              </w:rPr>
              <w:t>3.1 Waktu dan Tempat Penelitian</w:t>
            </w:r>
            <w:r w:rsidR="008056F5">
              <w:rPr>
                <w:noProof/>
                <w:webHidden/>
              </w:rPr>
              <w:tab/>
            </w:r>
            <w:r w:rsidR="008056F5">
              <w:rPr>
                <w:noProof/>
                <w:webHidden/>
              </w:rPr>
              <w:fldChar w:fldCharType="begin"/>
            </w:r>
            <w:r w:rsidR="008056F5">
              <w:rPr>
                <w:noProof/>
                <w:webHidden/>
              </w:rPr>
              <w:instrText xml:space="preserve"> PAGEREF _Toc65580138 \h </w:instrText>
            </w:r>
            <w:r w:rsidR="008056F5">
              <w:rPr>
                <w:noProof/>
                <w:webHidden/>
              </w:rPr>
            </w:r>
            <w:r w:rsidR="008056F5">
              <w:rPr>
                <w:noProof/>
                <w:webHidden/>
              </w:rPr>
              <w:fldChar w:fldCharType="separate"/>
            </w:r>
            <w:r w:rsidR="008056F5">
              <w:rPr>
                <w:noProof/>
                <w:webHidden/>
              </w:rPr>
              <w:t>14</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39" w:history="1">
            <w:r w:rsidR="008056F5" w:rsidRPr="00400800">
              <w:rPr>
                <w:rStyle w:val="Hyperlink"/>
                <w:noProof/>
              </w:rPr>
              <w:t>3.2 Alat dan Bahan</w:t>
            </w:r>
            <w:r w:rsidR="008056F5">
              <w:rPr>
                <w:noProof/>
                <w:webHidden/>
              </w:rPr>
              <w:tab/>
            </w:r>
            <w:r w:rsidR="008056F5">
              <w:rPr>
                <w:noProof/>
                <w:webHidden/>
              </w:rPr>
              <w:fldChar w:fldCharType="begin"/>
            </w:r>
            <w:r w:rsidR="008056F5">
              <w:rPr>
                <w:noProof/>
                <w:webHidden/>
              </w:rPr>
              <w:instrText xml:space="preserve"> PAGEREF _Toc65580139 \h </w:instrText>
            </w:r>
            <w:r w:rsidR="008056F5">
              <w:rPr>
                <w:noProof/>
                <w:webHidden/>
              </w:rPr>
            </w:r>
            <w:r w:rsidR="008056F5">
              <w:rPr>
                <w:noProof/>
                <w:webHidden/>
              </w:rPr>
              <w:fldChar w:fldCharType="separate"/>
            </w:r>
            <w:r w:rsidR="008056F5">
              <w:rPr>
                <w:noProof/>
                <w:webHidden/>
              </w:rPr>
              <w:t>14</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0" w:history="1">
            <w:r w:rsidR="008056F5" w:rsidRPr="00400800">
              <w:rPr>
                <w:rStyle w:val="Hyperlink"/>
                <w:noProof/>
              </w:rPr>
              <w:t>3.2.1 Perangkat Keras</w:t>
            </w:r>
            <w:r w:rsidR="008056F5">
              <w:rPr>
                <w:noProof/>
                <w:webHidden/>
              </w:rPr>
              <w:tab/>
            </w:r>
            <w:r w:rsidR="008056F5">
              <w:rPr>
                <w:noProof/>
                <w:webHidden/>
              </w:rPr>
              <w:fldChar w:fldCharType="begin"/>
            </w:r>
            <w:r w:rsidR="008056F5">
              <w:rPr>
                <w:noProof/>
                <w:webHidden/>
              </w:rPr>
              <w:instrText xml:space="preserve"> PAGEREF _Toc65580140 \h </w:instrText>
            </w:r>
            <w:r w:rsidR="008056F5">
              <w:rPr>
                <w:noProof/>
                <w:webHidden/>
              </w:rPr>
            </w:r>
            <w:r w:rsidR="008056F5">
              <w:rPr>
                <w:noProof/>
                <w:webHidden/>
              </w:rPr>
              <w:fldChar w:fldCharType="separate"/>
            </w:r>
            <w:r w:rsidR="008056F5">
              <w:rPr>
                <w:noProof/>
                <w:webHidden/>
              </w:rPr>
              <w:t>14</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1" w:history="1">
            <w:r w:rsidR="008056F5" w:rsidRPr="00400800">
              <w:rPr>
                <w:rStyle w:val="Hyperlink"/>
                <w:noProof/>
              </w:rPr>
              <w:t>3.2.2 Perangkat Lunak</w:t>
            </w:r>
            <w:r w:rsidR="008056F5">
              <w:rPr>
                <w:noProof/>
                <w:webHidden/>
              </w:rPr>
              <w:tab/>
            </w:r>
            <w:r w:rsidR="008056F5">
              <w:rPr>
                <w:noProof/>
                <w:webHidden/>
              </w:rPr>
              <w:fldChar w:fldCharType="begin"/>
            </w:r>
            <w:r w:rsidR="008056F5">
              <w:rPr>
                <w:noProof/>
                <w:webHidden/>
              </w:rPr>
              <w:instrText xml:space="preserve"> PAGEREF _Toc65580141 \h </w:instrText>
            </w:r>
            <w:r w:rsidR="008056F5">
              <w:rPr>
                <w:noProof/>
                <w:webHidden/>
              </w:rPr>
            </w:r>
            <w:r w:rsidR="008056F5">
              <w:rPr>
                <w:noProof/>
                <w:webHidden/>
              </w:rPr>
              <w:fldChar w:fldCharType="separate"/>
            </w:r>
            <w:r w:rsidR="008056F5">
              <w:rPr>
                <w:noProof/>
                <w:webHidden/>
              </w:rPr>
              <w:t>15</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42" w:history="1">
            <w:r w:rsidR="008056F5" w:rsidRPr="00400800">
              <w:rPr>
                <w:rStyle w:val="Hyperlink"/>
                <w:noProof/>
              </w:rPr>
              <w:t>3.3 Metode Penelitian</w:t>
            </w:r>
            <w:r w:rsidR="008056F5">
              <w:rPr>
                <w:noProof/>
                <w:webHidden/>
              </w:rPr>
              <w:tab/>
            </w:r>
            <w:r w:rsidR="008056F5">
              <w:rPr>
                <w:noProof/>
                <w:webHidden/>
              </w:rPr>
              <w:fldChar w:fldCharType="begin"/>
            </w:r>
            <w:r w:rsidR="008056F5">
              <w:rPr>
                <w:noProof/>
                <w:webHidden/>
              </w:rPr>
              <w:instrText xml:space="preserve"> PAGEREF _Toc65580142 \h </w:instrText>
            </w:r>
            <w:r w:rsidR="008056F5">
              <w:rPr>
                <w:noProof/>
                <w:webHidden/>
              </w:rPr>
            </w:r>
            <w:r w:rsidR="008056F5">
              <w:rPr>
                <w:noProof/>
                <w:webHidden/>
              </w:rPr>
              <w:fldChar w:fldCharType="separate"/>
            </w:r>
            <w:r w:rsidR="008056F5">
              <w:rPr>
                <w:noProof/>
                <w:webHidden/>
              </w:rPr>
              <w:t>15</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3" w:history="1">
            <w:r w:rsidR="008056F5" w:rsidRPr="00400800">
              <w:rPr>
                <w:rStyle w:val="Hyperlink"/>
                <w:noProof/>
              </w:rPr>
              <w:t>3.3.1 Identifikasi Masalah</w:t>
            </w:r>
            <w:r w:rsidR="008056F5">
              <w:rPr>
                <w:noProof/>
                <w:webHidden/>
              </w:rPr>
              <w:tab/>
            </w:r>
            <w:r w:rsidR="008056F5">
              <w:rPr>
                <w:noProof/>
                <w:webHidden/>
              </w:rPr>
              <w:fldChar w:fldCharType="begin"/>
            </w:r>
            <w:r w:rsidR="008056F5">
              <w:rPr>
                <w:noProof/>
                <w:webHidden/>
              </w:rPr>
              <w:instrText xml:space="preserve"> PAGEREF _Toc65580143 \h </w:instrText>
            </w:r>
            <w:r w:rsidR="008056F5">
              <w:rPr>
                <w:noProof/>
                <w:webHidden/>
              </w:rPr>
            </w:r>
            <w:r w:rsidR="008056F5">
              <w:rPr>
                <w:noProof/>
                <w:webHidden/>
              </w:rPr>
              <w:fldChar w:fldCharType="separate"/>
            </w:r>
            <w:r w:rsidR="008056F5">
              <w:rPr>
                <w:noProof/>
                <w:webHidden/>
              </w:rPr>
              <w:t>16</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4" w:history="1">
            <w:r w:rsidR="008056F5" w:rsidRPr="00400800">
              <w:rPr>
                <w:rStyle w:val="Hyperlink"/>
                <w:noProof/>
              </w:rPr>
              <w:t>3.3.2 S</w:t>
            </w:r>
            <w:r w:rsidR="008056F5" w:rsidRPr="00400800">
              <w:rPr>
                <w:rStyle w:val="Hyperlink"/>
                <w:noProof/>
                <w:lang w:val="id-ID"/>
              </w:rPr>
              <w:t>tudi Literatu</w:t>
            </w:r>
            <w:r w:rsidR="008056F5" w:rsidRPr="00400800">
              <w:rPr>
                <w:rStyle w:val="Hyperlink"/>
                <w:noProof/>
              </w:rPr>
              <w:t>r</w:t>
            </w:r>
            <w:r w:rsidR="008056F5">
              <w:rPr>
                <w:noProof/>
                <w:webHidden/>
              </w:rPr>
              <w:tab/>
            </w:r>
            <w:r w:rsidR="008056F5">
              <w:rPr>
                <w:noProof/>
                <w:webHidden/>
              </w:rPr>
              <w:fldChar w:fldCharType="begin"/>
            </w:r>
            <w:r w:rsidR="008056F5">
              <w:rPr>
                <w:noProof/>
                <w:webHidden/>
              </w:rPr>
              <w:instrText xml:space="preserve"> PAGEREF _Toc65580144 \h </w:instrText>
            </w:r>
            <w:r w:rsidR="008056F5">
              <w:rPr>
                <w:noProof/>
                <w:webHidden/>
              </w:rPr>
            </w:r>
            <w:r w:rsidR="008056F5">
              <w:rPr>
                <w:noProof/>
                <w:webHidden/>
              </w:rPr>
              <w:fldChar w:fldCharType="separate"/>
            </w:r>
            <w:r w:rsidR="008056F5">
              <w:rPr>
                <w:noProof/>
                <w:webHidden/>
              </w:rPr>
              <w:t>17</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5" w:history="1">
            <w:r w:rsidR="008056F5" w:rsidRPr="00400800">
              <w:rPr>
                <w:rStyle w:val="Hyperlink"/>
                <w:noProof/>
              </w:rPr>
              <w:t>3.3.3 Analisis Kebutuhan</w:t>
            </w:r>
            <w:r w:rsidR="008056F5">
              <w:rPr>
                <w:noProof/>
                <w:webHidden/>
              </w:rPr>
              <w:tab/>
            </w:r>
            <w:r w:rsidR="008056F5">
              <w:rPr>
                <w:noProof/>
                <w:webHidden/>
              </w:rPr>
              <w:fldChar w:fldCharType="begin"/>
            </w:r>
            <w:r w:rsidR="008056F5">
              <w:rPr>
                <w:noProof/>
                <w:webHidden/>
              </w:rPr>
              <w:instrText xml:space="preserve"> PAGEREF _Toc65580145 \h </w:instrText>
            </w:r>
            <w:r w:rsidR="008056F5">
              <w:rPr>
                <w:noProof/>
                <w:webHidden/>
              </w:rPr>
            </w:r>
            <w:r w:rsidR="008056F5">
              <w:rPr>
                <w:noProof/>
                <w:webHidden/>
              </w:rPr>
              <w:fldChar w:fldCharType="separate"/>
            </w:r>
            <w:r w:rsidR="008056F5">
              <w:rPr>
                <w:noProof/>
                <w:webHidden/>
              </w:rPr>
              <w:t>17</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6" w:history="1">
            <w:r w:rsidR="008056F5" w:rsidRPr="00400800">
              <w:rPr>
                <w:rStyle w:val="Hyperlink"/>
                <w:noProof/>
              </w:rPr>
              <w:t>3.3.4 Desain Sistem</w:t>
            </w:r>
            <w:r w:rsidR="008056F5">
              <w:rPr>
                <w:noProof/>
                <w:webHidden/>
              </w:rPr>
              <w:tab/>
            </w:r>
            <w:r w:rsidR="008056F5">
              <w:rPr>
                <w:noProof/>
                <w:webHidden/>
              </w:rPr>
              <w:fldChar w:fldCharType="begin"/>
            </w:r>
            <w:r w:rsidR="008056F5">
              <w:rPr>
                <w:noProof/>
                <w:webHidden/>
              </w:rPr>
              <w:instrText xml:space="preserve"> PAGEREF _Toc65580146 \h </w:instrText>
            </w:r>
            <w:r w:rsidR="008056F5">
              <w:rPr>
                <w:noProof/>
                <w:webHidden/>
              </w:rPr>
            </w:r>
            <w:r w:rsidR="008056F5">
              <w:rPr>
                <w:noProof/>
                <w:webHidden/>
              </w:rPr>
              <w:fldChar w:fldCharType="separate"/>
            </w:r>
            <w:r w:rsidR="008056F5">
              <w:rPr>
                <w:noProof/>
                <w:webHidden/>
              </w:rPr>
              <w:t>17</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7" w:history="1">
            <w:r w:rsidR="008056F5" w:rsidRPr="00400800">
              <w:rPr>
                <w:rStyle w:val="Hyperlink"/>
                <w:noProof/>
              </w:rPr>
              <w:t>3.3.5 Analisis Sistem</w:t>
            </w:r>
            <w:r w:rsidR="008056F5">
              <w:rPr>
                <w:noProof/>
                <w:webHidden/>
              </w:rPr>
              <w:tab/>
            </w:r>
            <w:r w:rsidR="008056F5">
              <w:rPr>
                <w:noProof/>
                <w:webHidden/>
              </w:rPr>
              <w:fldChar w:fldCharType="begin"/>
            </w:r>
            <w:r w:rsidR="008056F5">
              <w:rPr>
                <w:noProof/>
                <w:webHidden/>
              </w:rPr>
              <w:instrText xml:space="preserve"> PAGEREF _Toc65580147 \h </w:instrText>
            </w:r>
            <w:r w:rsidR="008056F5">
              <w:rPr>
                <w:noProof/>
                <w:webHidden/>
              </w:rPr>
            </w:r>
            <w:r w:rsidR="008056F5">
              <w:rPr>
                <w:noProof/>
                <w:webHidden/>
              </w:rPr>
              <w:fldChar w:fldCharType="separate"/>
            </w:r>
            <w:r w:rsidR="008056F5">
              <w:rPr>
                <w:noProof/>
                <w:webHidden/>
              </w:rPr>
              <w:t>20</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8" w:history="1">
            <w:r w:rsidR="008056F5" w:rsidRPr="00400800">
              <w:rPr>
                <w:rStyle w:val="Hyperlink"/>
                <w:noProof/>
              </w:rPr>
              <w:t>3.3.6</w:t>
            </w:r>
            <w:r w:rsidR="008056F5" w:rsidRPr="00400800">
              <w:rPr>
                <w:rStyle w:val="Hyperlink"/>
                <w:i/>
                <w:noProof/>
              </w:rPr>
              <w:t xml:space="preserve"> Flowchart</w:t>
            </w:r>
            <w:r w:rsidR="008056F5">
              <w:rPr>
                <w:noProof/>
                <w:webHidden/>
              </w:rPr>
              <w:tab/>
            </w:r>
            <w:r w:rsidR="008056F5">
              <w:rPr>
                <w:noProof/>
                <w:webHidden/>
              </w:rPr>
              <w:fldChar w:fldCharType="begin"/>
            </w:r>
            <w:r w:rsidR="008056F5">
              <w:rPr>
                <w:noProof/>
                <w:webHidden/>
              </w:rPr>
              <w:instrText xml:space="preserve"> PAGEREF _Toc65580148 \h </w:instrText>
            </w:r>
            <w:r w:rsidR="008056F5">
              <w:rPr>
                <w:noProof/>
                <w:webHidden/>
              </w:rPr>
            </w:r>
            <w:r w:rsidR="008056F5">
              <w:rPr>
                <w:noProof/>
                <w:webHidden/>
              </w:rPr>
              <w:fldChar w:fldCharType="separate"/>
            </w:r>
            <w:r w:rsidR="008056F5">
              <w:rPr>
                <w:noProof/>
                <w:webHidden/>
              </w:rPr>
              <w:t>21</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49" w:history="1">
            <w:r w:rsidR="008056F5" w:rsidRPr="00400800">
              <w:rPr>
                <w:rStyle w:val="Hyperlink"/>
                <w:noProof/>
              </w:rPr>
              <w:t>3.3.7 Implementasi dan Pengujian</w:t>
            </w:r>
            <w:r w:rsidR="008056F5">
              <w:rPr>
                <w:noProof/>
                <w:webHidden/>
              </w:rPr>
              <w:tab/>
            </w:r>
            <w:r w:rsidR="008056F5">
              <w:rPr>
                <w:noProof/>
                <w:webHidden/>
              </w:rPr>
              <w:fldChar w:fldCharType="begin"/>
            </w:r>
            <w:r w:rsidR="008056F5">
              <w:rPr>
                <w:noProof/>
                <w:webHidden/>
              </w:rPr>
              <w:instrText xml:space="preserve"> PAGEREF _Toc65580149 \h </w:instrText>
            </w:r>
            <w:r w:rsidR="008056F5">
              <w:rPr>
                <w:noProof/>
                <w:webHidden/>
              </w:rPr>
            </w:r>
            <w:r w:rsidR="008056F5">
              <w:rPr>
                <w:noProof/>
                <w:webHidden/>
              </w:rPr>
              <w:fldChar w:fldCharType="separate"/>
            </w:r>
            <w:r w:rsidR="008056F5">
              <w:rPr>
                <w:noProof/>
                <w:webHidden/>
              </w:rPr>
              <w:t>25</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50" w:history="1">
            <w:r w:rsidR="008056F5" w:rsidRPr="00400800">
              <w:rPr>
                <w:rStyle w:val="Hyperlink"/>
                <w:noProof/>
              </w:rPr>
              <w:t>3.3.8 Analisis dan Evaluasi</w:t>
            </w:r>
            <w:r w:rsidR="008056F5">
              <w:rPr>
                <w:noProof/>
                <w:webHidden/>
              </w:rPr>
              <w:tab/>
            </w:r>
            <w:r w:rsidR="008056F5">
              <w:rPr>
                <w:noProof/>
                <w:webHidden/>
              </w:rPr>
              <w:fldChar w:fldCharType="begin"/>
            </w:r>
            <w:r w:rsidR="008056F5">
              <w:rPr>
                <w:noProof/>
                <w:webHidden/>
              </w:rPr>
              <w:instrText xml:space="preserve"> PAGEREF _Toc65580150 \h </w:instrText>
            </w:r>
            <w:r w:rsidR="008056F5">
              <w:rPr>
                <w:noProof/>
                <w:webHidden/>
              </w:rPr>
            </w:r>
            <w:r w:rsidR="008056F5">
              <w:rPr>
                <w:noProof/>
                <w:webHidden/>
              </w:rPr>
              <w:fldChar w:fldCharType="separate"/>
            </w:r>
            <w:r w:rsidR="008056F5">
              <w:rPr>
                <w:noProof/>
                <w:webHidden/>
              </w:rPr>
              <w:t>26</w:t>
            </w:r>
            <w:r w:rsidR="008056F5">
              <w:rPr>
                <w:noProof/>
                <w:webHidden/>
              </w:rPr>
              <w:fldChar w:fldCharType="end"/>
            </w:r>
          </w:hyperlink>
        </w:p>
        <w:p w:rsidR="008056F5" w:rsidRDefault="00F926CF" w:rsidP="008056F5">
          <w:pPr>
            <w:pStyle w:val="TOC1"/>
            <w:rPr>
              <w:rFonts w:asciiTheme="minorHAnsi" w:eastAsiaTheme="minorEastAsia" w:hAnsiTheme="minorHAnsi"/>
              <w:sz w:val="22"/>
            </w:rPr>
          </w:pPr>
          <w:hyperlink w:anchor="_Toc65580151" w:history="1">
            <w:r w:rsidR="008056F5" w:rsidRPr="00400800">
              <w:rPr>
                <w:rStyle w:val="Hyperlink"/>
              </w:rPr>
              <w:t>BAB IV HASIL DAN PEMBAHASAN</w:t>
            </w:r>
            <w:r w:rsidR="008056F5">
              <w:rPr>
                <w:webHidden/>
              </w:rPr>
              <w:tab/>
            </w:r>
            <w:r w:rsidR="008056F5">
              <w:rPr>
                <w:webHidden/>
              </w:rPr>
              <w:fldChar w:fldCharType="begin"/>
            </w:r>
            <w:r w:rsidR="008056F5">
              <w:rPr>
                <w:webHidden/>
              </w:rPr>
              <w:instrText xml:space="preserve"> PAGEREF _Toc65580151 \h </w:instrText>
            </w:r>
            <w:r w:rsidR="008056F5">
              <w:rPr>
                <w:webHidden/>
              </w:rPr>
            </w:r>
            <w:r w:rsidR="008056F5">
              <w:rPr>
                <w:webHidden/>
              </w:rPr>
              <w:fldChar w:fldCharType="separate"/>
            </w:r>
            <w:r w:rsidR="008056F5">
              <w:rPr>
                <w:webHidden/>
              </w:rPr>
              <w:t>27</w:t>
            </w:r>
            <w:r w:rsidR="008056F5">
              <w:rPr>
                <w:webHidden/>
              </w:rPr>
              <w:fldChar w:fldCharType="end"/>
            </w:r>
          </w:hyperlink>
        </w:p>
        <w:p w:rsidR="008056F5" w:rsidRDefault="00F926CF">
          <w:pPr>
            <w:pStyle w:val="TOC2"/>
            <w:rPr>
              <w:rFonts w:asciiTheme="minorHAnsi" w:eastAsiaTheme="minorEastAsia" w:hAnsiTheme="minorHAnsi"/>
              <w:noProof/>
              <w:sz w:val="22"/>
            </w:rPr>
          </w:pPr>
          <w:hyperlink w:anchor="_Toc65580152" w:history="1">
            <w:r w:rsidR="008056F5" w:rsidRPr="00400800">
              <w:rPr>
                <w:rStyle w:val="Hyperlink"/>
                <w:noProof/>
              </w:rPr>
              <w:t>4.1 Implementasi</w:t>
            </w:r>
            <w:r w:rsidR="008056F5">
              <w:rPr>
                <w:noProof/>
                <w:webHidden/>
              </w:rPr>
              <w:tab/>
            </w:r>
            <w:r w:rsidR="008056F5">
              <w:rPr>
                <w:noProof/>
                <w:webHidden/>
              </w:rPr>
              <w:fldChar w:fldCharType="begin"/>
            </w:r>
            <w:r w:rsidR="008056F5">
              <w:rPr>
                <w:noProof/>
                <w:webHidden/>
              </w:rPr>
              <w:instrText xml:space="preserve"> PAGEREF _Toc65580152 \h </w:instrText>
            </w:r>
            <w:r w:rsidR="008056F5">
              <w:rPr>
                <w:noProof/>
                <w:webHidden/>
              </w:rPr>
            </w:r>
            <w:r w:rsidR="008056F5">
              <w:rPr>
                <w:noProof/>
                <w:webHidden/>
              </w:rPr>
              <w:fldChar w:fldCharType="separate"/>
            </w:r>
            <w:r w:rsidR="008056F5">
              <w:rPr>
                <w:noProof/>
                <w:webHidden/>
              </w:rPr>
              <w:t>27</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53" w:history="1">
            <w:r w:rsidR="008056F5" w:rsidRPr="00400800">
              <w:rPr>
                <w:rStyle w:val="Hyperlink"/>
                <w:noProof/>
              </w:rPr>
              <w:t>4.1.1 Implementasi Perangkat Keras</w:t>
            </w:r>
            <w:r w:rsidR="008056F5">
              <w:rPr>
                <w:noProof/>
                <w:webHidden/>
              </w:rPr>
              <w:tab/>
            </w:r>
            <w:r w:rsidR="008056F5">
              <w:rPr>
                <w:noProof/>
                <w:webHidden/>
              </w:rPr>
              <w:fldChar w:fldCharType="begin"/>
            </w:r>
            <w:r w:rsidR="008056F5">
              <w:rPr>
                <w:noProof/>
                <w:webHidden/>
              </w:rPr>
              <w:instrText xml:space="preserve"> PAGEREF _Toc65580153 \h </w:instrText>
            </w:r>
            <w:r w:rsidR="008056F5">
              <w:rPr>
                <w:noProof/>
                <w:webHidden/>
              </w:rPr>
            </w:r>
            <w:r w:rsidR="008056F5">
              <w:rPr>
                <w:noProof/>
                <w:webHidden/>
              </w:rPr>
              <w:fldChar w:fldCharType="separate"/>
            </w:r>
            <w:r w:rsidR="008056F5">
              <w:rPr>
                <w:noProof/>
                <w:webHidden/>
              </w:rPr>
              <w:t>27</w:t>
            </w:r>
            <w:r w:rsidR="008056F5">
              <w:rPr>
                <w:noProof/>
                <w:webHidden/>
              </w:rPr>
              <w:fldChar w:fldCharType="end"/>
            </w:r>
          </w:hyperlink>
        </w:p>
        <w:p w:rsidR="008056F5" w:rsidRDefault="00F926CF">
          <w:pPr>
            <w:pStyle w:val="TOC3"/>
            <w:rPr>
              <w:rFonts w:asciiTheme="minorHAnsi" w:eastAsiaTheme="minorEastAsia" w:hAnsiTheme="minorHAnsi"/>
              <w:noProof/>
              <w:sz w:val="22"/>
            </w:rPr>
          </w:pPr>
          <w:hyperlink w:anchor="_Toc65580154" w:history="1">
            <w:r w:rsidR="008056F5" w:rsidRPr="00400800">
              <w:rPr>
                <w:rStyle w:val="Hyperlink"/>
                <w:noProof/>
              </w:rPr>
              <w:t>4.1.2 Implementasi Perangkat Lunak</w:t>
            </w:r>
            <w:r w:rsidR="008056F5">
              <w:rPr>
                <w:noProof/>
                <w:webHidden/>
              </w:rPr>
              <w:tab/>
            </w:r>
            <w:r w:rsidR="008056F5">
              <w:rPr>
                <w:noProof/>
                <w:webHidden/>
              </w:rPr>
              <w:fldChar w:fldCharType="begin"/>
            </w:r>
            <w:r w:rsidR="008056F5">
              <w:rPr>
                <w:noProof/>
                <w:webHidden/>
              </w:rPr>
              <w:instrText xml:space="preserve"> PAGEREF _Toc65580154 \h </w:instrText>
            </w:r>
            <w:r w:rsidR="008056F5">
              <w:rPr>
                <w:noProof/>
                <w:webHidden/>
              </w:rPr>
            </w:r>
            <w:r w:rsidR="008056F5">
              <w:rPr>
                <w:noProof/>
                <w:webHidden/>
              </w:rPr>
              <w:fldChar w:fldCharType="separate"/>
            </w:r>
            <w:r w:rsidR="008056F5">
              <w:rPr>
                <w:noProof/>
                <w:webHidden/>
              </w:rPr>
              <w:t>28</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55" w:history="1">
            <w:r w:rsidR="008056F5" w:rsidRPr="00400800">
              <w:rPr>
                <w:rStyle w:val="Hyperlink"/>
                <w:noProof/>
              </w:rPr>
              <w:t>4.2 Pengujian</w:t>
            </w:r>
            <w:r w:rsidR="008056F5">
              <w:rPr>
                <w:noProof/>
                <w:webHidden/>
              </w:rPr>
              <w:tab/>
            </w:r>
            <w:r w:rsidR="008056F5">
              <w:rPr>
                <w:noProof/>
                <w:webHidden/>
              </w:rPr>
              <w:fldChar w:fldCharType="begin"/>
            </w:r>
            <w:r w:rsidR="008056F5">
              <w:rPr>
                <w:noProof/>
                <w:webHidden/>
              </w:rPr>
              <w:instrText xml:space="preserve"> PAGEREF _Toc65580155 \h </w:instrText>
            </w:r>
            <w:r w:rsidR="008056F5">
              <w:rPr>
                <w:noProof/>
                <w:webHidden/>
              </w:rPr>
            </w:r>
            <w:r w:rsidR="008056F5">
              <w:rPr>
                <w:noProof/>
                <w:webHidden/>
              </w:rPr>
              <w:fldChar w:fldCharType="separate"/>
            </w:r>
            <w:r w:rsidR="008056F5">
              <w:rPr>
                <w:noProof/>
                <w:webHidden/>
              </w:rPr>
              <w:t>32</w:t>
            </w:r>
            <w:r w:rsidR="008056F5">
              <w:rPr>
                <w:noProof/>
                <w:webHidden/>
              </w:rPr>
              <w:fldChar w:fldCharType="end"/>
            </w:r>
          </w:hyperlink>
        </w:p>
        <w:p w:rsidR="008056F5" w:rsidRDefault="00F926CF" w:rsidP="008056F5">
          <w:pPr>
            <w:pStyle w:val="TOC1"/>
            <w:rPr>
              <w:rFonts w:asciiTheme="minorHAnsi" w:eastAsiaTheme="minorEastAsia" w:hAnsiTheme="minorHAnsi"/>
              <w:sz w:val="22"/>
            </w:rPr>
          </w:pPr>
          <w:hyperlink w:anchor="_Toc65580156" w:history="1">
            <w:r w:rsidR="008056F5" w:rsidRPr="00400800">
              <w:rPr>
                <w:rStyle w:val="Hyperlink"/>
              </w:rPr>
              <w:t>BAB V PENUTUP</w:t>
            </w:r>
            <w:r w:rsidR="008056F5">
              <w:rPr>
                <w:webHidden/>
              </w:rPr>
              <w:tab/>
            </w:r>
            <w:r w:rsidR="008056F5">
              <w:rPr>
                <w:webHidden/>
              </w:rPr>
              <w:fldChar w:fldCharType="begin"/>
            </w:r>
            <w:r w:rsidR="008056F5">
              <w:rPr>
                <w:webHidden/>
              </w:rPr>
              <w:instrText xml:space="preserve"> PAGEREF _Toc65580156 \h </w:instrText>
            </w:r>
            <w:r w:rsidR="008056F5">
              <w:rPr>
                <w:webHidden/>
              </w:rPr>
            </w:r>
            <w:r w:rsidR="008056F5">
              <w:rPr>
                <w:webHidden/>
              </w:rPr>
              <w:fldChar w:fldCharType="separate"/>
            </w:r>
            <w:r w:rsidR="008056F5">
              <w:rPr>
                <w:webHidden/>
              </w:rPr>
              <w:t>33</w:t>
            </w:r>
            <w:r w:rsidR="008056F5">
              <w:rPr>
                <w:webHidden/>
              </w:rPr>
              <w:fldChar w:fldCharType="end"/>
            </w:r>
          </w:hyperlink>
        </w:p>
        <w:p w:rsidR="008056F5" w:rsidRDefault="00F926CF">
          <w:pPr>
            <w:pStyle w:val="TOC2"/>
            <w:rPr>
              <w:rFonts w:asciiTheme="minorHAnsi" w:eastAsiaTheme="minorEastAsia" w:hAnsiTheme="minorHAnsi"/>
              <w:noProof/>
              <w:sz w:val="22"/>
            </w:rPr>
          </w:pPr>
          <w:hyperlink w:anchor="_Toc65580157" w:history="1">
            <w:r w:rsidR="008056F5" w:rsidRPr="00400800">
              <w:rPr>
                <w:rStyle w:val="Hyperlink"/>
                <w:noProof/>
              </w:rPr>
              <w:t>5.1 Kesimpulan</w:t>
            </w:r>
            <w:r w:rsidR="008056F5">
              <w:rPr>
                <w:noProof/>
                <w:webHidden/>
              </w:rPr>
              <w:tab/>
            </w:r>
            <w:r w:rsidR="008056F5">
              <w:rPr>
                <w:noProof/>
                <w:webHidden/>
              </w:rPr>
              <w:fldChar w:fldCharType="begin"/>
            </w:r>
            <w:r w:rsidR="008056F5">
              <w:rPr>
                <w:noProof/>
                <w:webHidden/>
              </w:rPr>
              <w:instrText xml:space="preserve"> PAGEREF _Toc65580157 \h </w:instrText>
            </w:r>
            <w:r w:rsidR="008056F5">
              <w:rPr>
                <w:noProof/>
                <w:webHidden/>
              </w:rPr>
            </w:r>
            <w:r w:rsidR="008056F5">
              <w:rPr>
                <w:noProof/>
                <w:webHidden/>
              </w:rPr>
              <w:fldChar w:fldCharType="separate"/>
            </w:r>
            <w:r w:rsidR="008056F5">
              <w:rPr>
                <w:noProof/>
                <w:webHidden/>
              </w:rPr>
              <w:t>33</w:t>
            </w:r>
            <w:r w:rsidR="008056F5">
              <w:rPr>
                <w:noProof/>
                <w:webHidden/>
              </w:rPr>
              <w:fldChar w:fldCharType="end"/>
            </w:r>
          </w:hyperlink>
        </w:p>
        <w:p w:rsidR="008056F5" w:rsidRDefault="00F926CF">
          <w:pPr>
            <w:pStyle w:val="TOC2"/>
            <w:rPr>
              <w:rFonts w:asciiTheme="minorHAnsi" w:eastAsiaTheme="minorEastAsia" w:hAnsiTheme="minorHAnsi"/>
              <w:noProof/>
              <w:sz w:val="22"/>
            </w:rPr>
          </w:pPr>
          <w:hyperlink w:anchor="_Toc65580158" w:history="1">
            <w:r w:rsidR="008056F5" w:rsidRPr="00400800">
              <w:rPr>
                <w:rStyle w:val="Hyperlink"/>
                <w:noProof/>
              </w:rPr>
              <w:t>5.2 Saran</w:t>
            </w:r>
            <w:r w:rsidR="008056F5">
              <w:rPr>
                <w:noProof/>
                <w:webHidden/>
              </w:rPr>
              <w:tab/>
            </w:r>
            <w:r w:rsidR="008056F5">
              <w:rPr>
                <w:noProof/>
                <w:webHidden/>
              </w:rPr>
              <w:fldChar w:fldCharType="begin"/>
            </w:r>
            <w:r w:rsidR="008056F5">
              <w:rPr>
                <w:noProof/>
                <w:webHidden/>
              </w:rPr>
              <w:instrText xml:space="preserve"> PAGEREF _Toc65580158 \h </w:instrText>
            </w:r>
            <w:r w:rsidR="008056F5">
              <w:rPr>
                <w:noProof/>
                <w:webHidden/>
              </w:rPr>
            </w:r>
            <w:r w:rsidR="008056F5">
              <w:rPr>
                <w:noProof/>
                <w:webHidden/>
              </w:rPr>
              <w:fldChar w:fldCharType="separate"/>
            </w:r>
            <w:r w:rsidR="008056F5">
              <w:rPr>
                <w:noProof/>
                <w:webHidden/>
              </w:rPr>
              <w:t>33</w:t>
            </w:r>
            <w:r w:rsidR="008056F5">
              <w:rPr>
                <w:noProof/>
                <w:webHidden/>
              </w:rPr>
              <w:fldChar w:fldCharType="end"/>
            </w:r>
          </w:hyperlink>
        </w:p>
        <w:p w:rsidR="008056F5" w:rsidRDefault="00F926CF" w:rsidP="008056F5">
          <w:pPr>
            <w:pStyle w:val="TOC1"/>
            <w:rPr>
              <w:rFonts w:asciiTheme="minorHAnsi" w:eastAsiaTheme="minorEastAsia" w:hAnsiTheme="minorHAnsi"/>
              <w:sz w:val="22"/>
            </w:rPr>
          </w:pPr>
          <w:hyperlink w:anchor="_Toc65580159" w:history="1">
            <w:r w:rsidR="008056F5" w:rsidRPr="00400800">
              <w:rPr>
                <w:rStyle w:val="Hyperlink"/>
              </w:rPr>
              <w:t>DAFTAR PUSTAKA</w:t>
            </w:r>
            <w:r w:rsidR="008056F5">
              <w:rPr>
                <w:webHidden/>
              </w:rPr>
              <w:tab/>
            </w:r>
            <w:r w:rsidR="008056F5">
              <w:rPr>
                <w:webHidden/>
              </w:rPr>
              <w:fldChar w:fldCharType="begin"/>
            </w:r>
            <w:r w:rsidR="008056F5">
              <w:rPr>
                <w:webHidden/>
              </w:rPr>
              <w:instrText xml:space="preserve"> PAGEREF _Toc65580159 \h </w:instrText>
            </w:r>
            <w:r w:rsidR="008056F5">
              <w:rPr>
                <w:webHidden/>
              </w:rPr>
            </w:r>
            <w:r w:rsidR="008056F5">
              <w:rPr>
                <w:webHidden/>
              </w:rPr>
              <w:fldChar w:fldCharType="separate"/>
            </w:r>
            <w:r w:rsidR="008056F5">
              <w:rPr>
                <w:webHidden/>
              </w:rPr>
              <w:t>34</w:t>
            </w:r>
            <w:r w:rsidR="008056F5">
              <w:rPr>
                <w:webHidden/>
              </w:rPr>
              <w:fldChar w:fldCharType="end"/>
            </w:r>
          </w:hyperlink>
        </w:p>
        <w:p w:rsidR="008056F5" w:rsidRDefault="00F926CF" w:rsidP="008056F5">
          <w:pPr>
            <w:pStyle w:val="TOC1"/>
            <w:rPr>
              <w:rFonts w:asciiTheme="minorHAnsi" w:eastAsiaTheme="minorEastAsia" w:hAnsiTheme="minorHAnsi"/>
              <w:sz w:val="22"/>
            </w:rPr>
          </w:pPr>
          <w:hyperlink w:anchor="_Toc65580160" w:history="1">
            <w:r w:rsidR="008056F5" w:rsidRPr="00400800">
              <w:rPr>
                <w:rStyle w:val="Hyperlink"/>
              </w:rPr>
              <w:t>LAMPIRAN</w:t>
            </w:r>
            <w:r w:rsidR="008056F5">
              <w:rPr>
                <w:webHidden/>
              </w:rPr>
              <w:tab/>
            </w:r>
            <w:r w:rsidR="008056F5">
              <w:rPr>
                <w:webHidden/>
              </w:rPr>
              <w:fldChar w:fldCharType="begin"/>
            </w:r>
            <w:r w:rsidR="008056F5">
              <w:rPr>
                <w:webHidden/>
              </w:rPr>
              <w:instrText xml:space="preserve"> PAGEREF _Toc65580160 \h </w:instrText>
            </w:r>
            <w:r w:rsidR="008056F5">
              <w:rPr>
                <w:webHidden/>
              </w:rPr>
            </w:r>
            <w:r w:rsidR="008056F5">
              <w:rPr>
                <w:webHidden/>
              </w:rPr>
              <w:fldChar w:fldCharType="separate"/>
            </w:r>
            <w:r w:rsidR="008056F5">
              <w:rPr>
                <w:webHidden/>
              </w:rPr>
              <w:t>38</w:t>
            </w:r>
            <w:r w:rsidR="008056F5">
              <w:rPr>
                <w:webHidden/>
              </w:rPr>
              <w:fldChar w:fldCharType="end"/>
            </w:r>
          </w:hyperlink>
        </w:p>
        <w:p w:rsidR="00595422" w:rsidRDefault="00732CEC">
          <w:pPr>
            <w:rPr>
              <w:bCs/>
              <w:noProof/>
            </w:rPr>
          </w:pPr>
          <w:r>
            <w:rPr>
              <w:b/>
              <w:bCs/>
              <w:noProof/>
            </w:rPr>
            <w:fldChar w:fldCharType="end"/>
          </w:r>
        </w:p>
      </w:sdtContent>
    </w:sdt>
    <w:p w:rsidR="00595422" w:rsidRDefault="00595422" w:rsidP="00595422">
      <w:pPr>
        <w:rPr>
          <w:noProof/>
        </w:rPr>
      </w:pPr>
      <w:r>
        <w:rPr>
          <w:noProof/>
        </w:rPr>
        <w:br w:type="page"/>
      </w:r>
    </w:p>
    <w:p w:rsidR="00595422" w:rsidRPr="00E71F1A" w:rsidRDefault="00595422" w:rsidP="00595422">
      <w:pPr>
        <w:pStyle w:val="Heading1"/>
        <w:rPr>
          <w:lang w:val="id-ID"/>
        </w:rPr>
      </w:pPr>
      <w:bookmarkStart w:id="8" w:name="_Toc65580112"/>
      <w:r w:rsidRPr="00E71F1A">
        <w:lastRenderedPageBreak/>
        <w:t>DAFTAR TABEL</w:t>
      </w:r>
      <w:bookmarkEnd w:id="8"/>
    </w:p>
    <w:p w:rsidR="00DD5331" w:rsidRDefault="00DD5331">
      <w:pPr>
        <w:pStyle w:val="TableofFigures"/>
        <w:tabs>
          <w:tab w:val="right" w:leader="dot" w:pos="7928"/>
        </w:tabs>
        <w:rPr>
          <w:rFonts w:asciiTheme="minorHAnsi" w:eastAsiaTheme="minorEastAsia" w:hAnsiTheme="minorHAnsi"/>
          <w:noProof/>
          <w:sz w:val="22"/>
        </w:rPr>
      </w:pPr>
      <w:r>
        <w:rPr>
          <w:rFonts w:cs="Times New Roman"/>
          <w:szCs w:val="24"/>
          <w:lang w:val="id-ID"/>
        </w:rPr>
        <w:fldChar w:fldCharType="begin"/>
      </w:r>
      <w:r>
        <w:rPr>
          <w:rFonts w:cs="Times New Roman"/>
          <w:szCs w:val="24"/>
          <w:lang w:val="id-ID"/>
        </w:rPr>
        <w:instrText xml:space="preserve"> TOC \h \z \c "Tabel 3" </w:instrText>
      </w:r>
      <w:r>
        <w:rPr>
          <w:rFonts w:cs="Times New Roman"/>
          <w:szCs w:val="24"/>
          <w:lang w:val="id-ID"/>
        </w:rPr>
        <w:fldChar w:fldCharType="separate"/>
      </w:r>
      <w:hyperlink w:anchor="_Toc65536590" w:history="1">
        <w:r w:rsidRPr="00F90148">
          <w:rPr>
            <w:rStyle w:val="Hyperlink"/>
            <w:noProof/>
          </w:rPr>
          <w:t xml:space="preserve">Tabel 3.1 </w:t>
        </w:r>
        <w:r w:rsidRPr="00F90148">
          <w:rPr>
            <w:rStyle w:val="Hyperlink"/>
            <w:rFonts w:cs="Times New Roman"/>
            <w:noProof/>
          </w:rPr>
          <w:t>Perangkat Keras</w:t>
        </w:r>
        <w:r>
          <w:rPr>
            <w:noProof/>
            <w:webHidden/>
          </w:rPr>
          <w:tab/>
        </w:r>
        <w:r>
          <w:rPr>
            <w:noProof/>
            <w:webHidden/>
          </w:rPr>
          <w:fldChar w:fldCharType="begin"/>
        </w:r>
        <w:r>
          <w:rPr>
            <w:noProof/>
            <w:webHidden/>
          </w:rPr>
          <w:instrText xml:space="preserve"> PAGEREF _Toc65536590 \h </w:instrText>
        </w:r>
        <w:r>
          <w:rPr>
            <w:noProof/>
            <w:webHidden/>
          </w:rPr>
        </w:r>
        <w:r>
          <w:rPr>
            <w:noProof/>
            <w:webHidden/>
          </w:rPr>
          <w:fldChar w:fldCharType="separate"/>
        </w:r>
        <w:r>
          <w:rPr>
            <w:noProof/>
            <w:webHidden/>
          </w:rPr>
          <w:t>13</w:t>
        </w:r>
        <w:r>
          <w:rPr>
            <w:noProof/>
            <w:webHidden/>
          </w:rPr>
          <w:fldChar w:fldCharType="end"/>
        </w:r>
      </w:hyperlink>
    </w:p>
    <w:p w:rsidR="00DD5331" w:rsidRDefault="00F926CF">
      <w:pPr>
        <w:pStyle w:val="TableofFigures"/>
        <w:tabs>
          <w:tab w:val="right" w:leader="dot" w:pos="7928"/>
        </w:tabs>
        <w:rPr>
          <w:rFonts w:asciiTheme="minorHAnsi" w:eastAsiaTheme="minorEastAsia" w:hAnsiTheme="minorHAnsi"/>
          <w:noProof/>
          <w:sz w:val="22"/>
        </w:rPr>
      </w:pPr>
      <w:hyperlink w:anchor="_Toc65536591" w:history="1">
        <w:r w:rsidR="00DD5331" w:rsidRPr="00F90148">
          <w:rPr>
            <w:rStyle w:val="Hyperlink"/>
            <w:noProof/>
          </w:rPr>
          <w:t xml:space="preserve">Tabel 3.2 </w:t>
        </w:r>
        <w:r w:rsidR="00DD5331" w:rsidRPr="00F90148">
          <w:rPr>
            <w:rStyle w:val="Hyperlink"/>
            <w:rFonts w:cs="Times New Roman"/>
            <w:noProof/>
          </w:rPr>
          <w:t>Perangkat Lunak</w:t>
        </w:r>
        <w:r w:rsidR="00DD5331">
          <w:rPr>
            <w:noProof/>
            <w:webHidden/>
          </w:rPr>
          <w:tab/>
        </w:r>
        <w:r w:rsidR="00DD5331">
          <w:rPr>
            <w:noProof/>
            <w:webHidden/>
          </w:rPr>
          <w:fldChar w:fldCharType="begin"/>
        </w:r>
        <w:r w:rsidR="00DD5331">
          <w:rPr>
            <w:noProof/>
            <w:webHidden/>
          </w:rPr>
          <w:instrText xml:space="preserve"> PAGEREF _Toc65536591 \h </w:instrText>
        </w:r>
        <w:r w:rsidR="00DD5331">
          <w:rPr>
            <w:noProof/>
            <w:webHidden/>
          </w:rPr>
        </w:r>
        <w:r w:rsidR="00DD5331">
          <w:rPr>
            <w:noProof/>
            <w:webHidden/>
          </w:rPr>
          <w:fldChar w:fldCharType="separate"/>
        </w:r>
        <w:r w:rsidR="00DD5331">
          <w:rPr>
            <w:noProof/>
            <w:webHidden/>
          </w:rPr>
          <w:t>14</w:t>
        </w:r>
        <w:r w:rsidR="00DD5331">
          <w:rPr>
            <w:noProof/>
            <w:webHidden/>
          </w:rPr>
          <w:fldChar w:fldCharType="end"/>
        </w:r>
      </w:hyperlink>
    </w:p>
    <w:p w:rsidR="00732CEC" w:rsidRDefault="00DD5331" w:rsidP="00595422">
      <w:r>
        <w:rPr>
          <w:rFonts w:cs="Times New Roman"/>
          <w:szCs w:val="24"/>
          <w:lang w:val="id-ID"/>
        </w:rPr>
        <w:fldChar w:fldCharType="end"/>
      </w:r>
    </w:p>
    <w:p w:rsidR="00595422" w:rsidRDefault="00595422">
      <w:pPr>
        <w:spacing w:after="160" w:line="259" w:lineRule="auto"/>
        <w:jc w:val="left"/>
      </w:pPr>
      <w:r>
        <w:br w:type="page"/>
      </w:r>
    </w:p>
    <w:p w:rsidR="00595422" w:rsidRDefault="00595422" w:rsidP="00595422">
      <w:pPr>
        <w:pStyle w:val="Heading1"/>
        <w:rPr>
          <w:noProof/>
        </w:rPr>
      </w:pPr>
      <w:bookmarkStart w:id="9" w:name="_Toc25141834"/>
      <w:bookmarkStart w:id="10" w:name="_Toc65580113"/>
      <w:bookmarkStart w:id="11" w:name="_GoBack"/>
      <w:bookmarkEnd w:id="11"/>
      <w:r w:rsidRPr="00E71F1A">
        <w:lastRenderedPageBreak/>
        <w:t>DAFTAR GAMBAR</w:t>
      </w:r>
      <w:bookmarkEnd w:id="9"/>
      <w:bookmarkEnd w:id="10"/>
      <w:r w:rsidRPr="00E71F1A">
        <w:fldChar w:fldCharType="begin"/>
      </w:r>
      <w:r w:rsidRPr="00E71F1A">
        <w:instrText xml:space="preserve"> TOC \h \z \c "Gambar" </w:instrText>
      </w:r>
      <w:r w:rsidRPr="00E71F1A">
        <w:fldChar w:fldCharType="separate"/>
      </w:r>
    </w:p>
    <w:p w:rsidR="002D7C82" w:rsidRDefault="00595422" w:rsidP="002D7C82">
      <w:pPr>
        <w:spacing w:after="0"/>
        <w:rPr>
          <w:noProof/>
        </w:rPr>
      </w:pPr>
      <w:r w:rsidRPr="00E71F1A">
        <w:rPr>
          <w:rFonts w:cs="Times New Roman"/>
          <w:szCs w:val="24"/>
          <w:lang w:val="id-ID"/>
        </w:rPr>
        <w:fldChar w:fldCharType="end"/>
      </w:r>
      <w:r w:rsidR="002D7C82">
        <w:rPr>
          <w:rFonts w:cs="Times New Roman"/>
          <w:szCs w:val="24"/>
          <w:lang w:val="id-ID"/>
        </w:rPr>
        <w:fldChar w:fldCharType="begin"/>
      </w:r>
      <w:r w:rsidR="002D7C82">
        <w:rPr>
          <w:rFonts w:cs="Times New Roman"/>
          <w:szCs w:val="24"/>
          <w:lang w:val="id-ID"/>
        </w:rPr>
        <w:instrText xml:space="preserve"> TOC \h \z \c "Gambar 2" </w:instrText>
      </w:r>
      <w:r w:rsidR="002D7C82">
        <w:rPr>
          <w:rFonts w:cs="Times New Roman"/>
          <w:szCs w:val="24"/>
          <w:lang w:val="id-ID"/>
        </w:rPr>
        <w:fldChar w:fldCharType="separate"/>
      </w:r>
    </w:p>
    <w:p w:rsidR="002D7C82" w:rsidRDefault="00F926CF">
      <w:pPr>
        <w:pStyle w:val="TableofFigures"/>
        <w:tabs>
          <w:tab w:val="right" w:leader="dot" w:pos="7928"/>
        </w:tabs>
        <w:rPr>
          <w:rFonts w:asciiTheme="minorHAnsi" w:eastAsiaTheme="minorEastAsia" w:hAnsiTheme="minorHAnsi"/>
          <w:noProof/>
          <w:sz w:val="22"/>
        </w:rPr>
      </w:pPr>
      <w:hyperlink w:anchor="_Toc62320669" w:history="1">
        <w:r w:rsidR="002D7C82" w:rsidRPr="005540E7">
          <w:rPr>
            <w:rStyle w:val="Hyperlink"/>
            <w:noProof/>
          </w:rPr>
          <w:t xml:space="preserve">Gambar 2.1 </w:t>
        </w:r>
        <w:r w:rsidR="002D7C82" w:rsidRPr="005540E7">
          <w:rPr>
            <w:rStyle w:val="Hyperlink"/>
            <w:rFonts w:eastAsia="Calibri"/>
            <w:noProof/>
          </w:rPr>
          <w:t>Diagram Pin NodeMCU ESP8266</w:t>
        </w:r>
        <w:r w:rsidR="002D7C82">
          <w:rPr>
            <w:noProof/>
            <w:webHidden/>
          </w:rPr>
          <w:tab/>
        </w:r>
        <w:r w:rsidR="002D7C82">
          <w:rPr>
            <w:noProof/>
            <w:webHidden/>
          </w:rPr>
          <w:fldChar w:fldCharType="begin"/>
        </w:r>
        <w:r w:rsidR="002D7C82">
          <w:rPr>
            <w:noProof/>
            <w:webHidden/>
          </w:rPr>
          <w:instrText xml:space="preserve"> PAGEREF _Toc62320669 \h </w:instrText>
        </w:r>
        <w:r w:rsidR="002D7C82">
          <w:rPr>
            <w:noProof/>
            <w:webHidden/>
          </w:rPr>
        </w:r>
        <w:r w:rsidR="002D7C82">
          <w:rPr>
            <w:noProof/>
            <w:webHidden/>
          </w:rPr>
          <w:fldChar w:fldCharType="separate"/>
        </w:r>
        <w:r w:rsidR="000A2EE6">
          <w:rPr>
            <w:noProof/>
            <w:webHidden/>
          </w:rPr>
          <w:t>7</w:t>
        </w:r>
        <w:r w:rsidR="002D7C82">
          <w:rPr>
            <w:noProof/>
            <w:webHidden/>
          </w:rPr>
          <w:fldChar w:fldCharType="end"/>
        </w:r>
      </w:hyperlink>
    </w:p>
    <w:p w:rsidR="00A44194" w:rsidRDefault="00F926CF" w:rsidP="002D7C82">
      <w:pPr>
        <w:pStyle w:val="TableofFigures"/>
        <w:tabs>
          <w:tab w:val="right" w:leader="dot" w:pos="7928"/>
        </w:tabs>
        <w:rPr>
          <w:noProof/>
        </w:rPr>
      </w:pPr>
      <w:hyperlink w:anchor="_Toc62320670" w:history="1">
        <w:r w:rsidR="002D7C82" w:rsidRPr="005540E7">
          <w:rPr>
            <w:rStyle w:val="Hyperlink"/>
            <w:noProof/>
          </w:rPr>
          <w:t>Gambar 2.2 Struktur Sederhana Relay</w:t>
        </w:r>
        <w:r w:rsidR="002D7C82">
          <w:rPr>
            <w:noProof/>
            <w:webHidden/>
          </w:rPr>
          <w:tab/>
        </w:r>
        <w:r w:rsidR="002D7C82">
          <w:rPr>
            <w:noProof/>
            <w:webHidden/>
          </w:rPr>
          <w:fldChar w:fldCharType="begin"/>
        </w:r>
        <w:r w:rsidR="002D7C82">
          <w:rPr>
            <w:noProof/>
            <w:webHidden/>
          </w:rPr>
          <w:instrText xml:space="preserve"> PAGEREF _Toc62320670 \h </w:instrText>
        </w:r>
        <w:r w:rsidR="002D7C82">
          <w:rPr>
            <w:noProof/>
            <w:webHidden/>
          </w:rPr>
        </w:r>
        <w:r w:rsidR="002D7C82">
          <w:rPr>
            <w:noProof/>
            <w:webHidden/>
          </w:rPr>
          <w:fldChar w:fldCharType="separate"/>
        </w:r>
        <w:r w:rsidR="000A2EE6">
          <w:rPr>
            <w:noProof/>
            <w:webHidden/>
          </w:rPr>
          <w:t>10</w:t>
        </w:r>
        <w:r w:rsidR="002D7C82">
          <w:rPr>
            <w:noProof/>
            <w:webHidden/>
          </w:rPr>
          <w:fldChar w:fldCharType="end"/>
        </w:r>
      </w:hyperlink>
      <w:r w:rsidR="002D7C82">
        <w:rPr>
          <w:rFonts w:cs="Times New Roman"/>
          <w:szCs w:val="24"/>
          <w:lang w:val="id-ID"/>
        </w:rPr>
        <w:fldChar w:fldCharType="end"/>
      </w:r>
      <w:r w:rsidR="00595422">
        <w:rPr>
          <w:rFonts w:cs="Times New Roman"/>
          <w:szCs w:val="24"/>
          <w:lang w:val="id-ID"/>
        </w:rPr>
        <w:fldChar w:fldCharType="begin"/>
      </w:r>
      <w:r w:rsidR="00595422">
        <w:rPr>
          <w:rFonts w:cs="Times New Roman"/>
          <w:szCs w:val="24"/>
          <w:lang w:val="id-ID"/>
        </w:rPr>
        <w:instrText xml:space="preserve"> TOC \h \z \c "Gambar 3" </w:instrText>
      </w:r>
      <w:r w:rsidR="00595422">
        <w:rPr>
          <w:rFonts w:cs="Times New Roman"/>
          <w:szCs w:val="24"/>
          <w:lang w:val="id-ID"/>
        </w:rPr>
        <w:fldChar w:fldCharType="separate"/>
      </w:r>
    </w:p>
    <w:p w:rsidR="00A44194" w:rsidRDefault="00F926CF">
      <w:pPr>
        <w:pStyle w:val="TableofFigures"/>
        <w:tabs>
          <w:tab w:val="right" w:leader="dot" w:pos="7928"/>
        </w:tabs>
        <w:rPr>
          <w:rFonts w:asciiTheme="minorHAnsi" w:eastAsiaTheme="minorEastAsia" w:hAnsiTheme="minorHAnsi"/>
          <w:noProof/>
          <w:sz w:val="22"/>
        </w:rPr>
      </w:pPr>
      <w:hyperlink w:anchor="_Toc65536616" w:history="1">
        <w:r w:rsidR="00A44194" w:rsidRPr="005738C7">
          <w:rPr>
            <w:rStyle w:val="Hyperlink"/>
            <w:noProof/>
          </w:rPr>
          <w:t xml:space="preserve">Gambar 3.1 </w:t>
        </w:r>
        <w:r w:rsidR="00A44194" w:rsidRPr="005738C7">
          <w:rPr>
            <w:rStyle w:val="Hyperlink"/>
            <w:rFonts w:cs="Times New Roman"/>
            <w:noProof/>
          </w:rPr>
          <w:t>Metode</w:t>
        </w:r>
        <w:r w:rsidR="00A44194" w:rsidRPr="005738C7">
          <w:rPr>
            <w:rStyle w:val="Hyperlink"/>
            <w:rFonts w:cs="Times New Roman"/>
            <w:i/>
            <w:noProof/>
          </w:rPr>
          <w:t xml:space="preserve"> Waterfall</w:t>
        </w:r>
        <w:r w:rsidR="00A44194">
          <w:rPr>
            <w:noProof/>
            <w:webHidden/>
          </w:rPr>
          <w:tab/>
        </w:r>
        <w:r w:rsidR="00A44194">
          <w:rPr>
            <w:noProof/>
            <w:webHidden/>
          </w:rPr>
          <w:fldChar w:fldCharType="begin"/>
        </w:r>
        <w:r w:rsidR="00A44194">
          <w:rPr>
            <w:noProof/>
            <w:webHidden/>
          </w:rPr>
          <w:instrText xml:space="preserve"> PAGEREF _Toc65536616 \h </w:instrText>
        </w:r>
        <w:r w:rsidR="00A44194">
          <w:rPr>
            <w:noProof/>
            <w:webHidden/>
          </w:rPr>
        </w:r>
        <w:r w:rsidR="00A44194">
          <w:rPr>
            <w:noProof/>
            <w:webHidden/>
          </w:rPr>
          <w:fldChar w:fldCharType="separate"/>
        </w:r>
        <w:r w:rsidR="00A44194">
          <w:rPr>
            <w:noProof/>
            <w:webHidden/>
          </w:rPr>
          <w:t>15</w:t>
        </w:r>
        <w:r w:rsidR="00A44194">
          <w:rPr>
            <w:noProof/>
            <w:webHidden/>
          </w:rPr>
          <w:fldChar w:fldCharType="end"/>
        </w:r>
      </w:hyperlink>
    </w:p>
    <w:p w:rsidR="00A44194" w:rsidRDefault="00F926CF">
      <w:pPr>
        <w:pStyle w:val="TableofFigures"/>
        <w:tabs>
          <w:tab w:val="right" w:leader="dot" w:pos="7928"/>
        </w:tabs>
        <w:rPr>
          <w:rFonts w:asciiTheme="minorHAnsi" w:eastAsiaTheme="minorEastAsia" w:hAnsiTheme="minorHAnsi"/>
          <w:noProof/>
          <w:sz w:val="22"/>
        </w:rPr>
      </w:pPr>
      <w:hyperlink w:anchor="_Toc65536617" w:history="1">
        <w:r w:rsidR="00A44194" w:rsidRPr="005738C7">
          <w:rPr>
            <w:rStyle w:val="Hyperlink"/>
            <w:noProof/>
          </w:rPr>
          <w:t>Gambar 3.2 Desain Prototipe Lahan</w:t>
        </w:r>
        <w:r w:rsidR="00A44194">
          <w:rPr>
            <w:noProof/>
            <w:webHidden/>
          </w:rPr>
          <w:tab/>
        </w:r>
        <w:r w:rsidR="00A44194">
          <w:rPr>
            <w:noProof/>
            <w:webHidden/>
          </w:rPr>
          <w:fldChar w:fldCharType="begin"/>
        </w:r>
        <w:r w:rsidR="00A44194">
          <w:rPr>
            <w:noProof/>
            <w:webHidden/>
          </w:rPr>
          <w:instrText xml:space="preserve"> PAGEREF _Toc65536617 \h </w:instrText>
        </w:r>
        <w:r w:rsidR="00A44194">
          <w:rPr>
            <w:noProof/>
            <w:webHidden/>
          </w:rPr>
        </w:r>
        <w:r w:rsidR="00A44194">
          <w:rPr>
            <w:noProof/>
            <w:webHidden/>
          </w:rPr>
          <w:fldChar w:fldCharType="separate"/>
        </w:r>
        <w:r w:rsidR="00A44194">
          <w:rPr>
            <w:noProof/>
            <w:webHidden/>
          </w:rPr>
          <w:t>17</w:t>
        </w:r>
        <w:r w:rsidR="00A44194">
          <w:rPr>
            <w:noProof/>
            <w:webHidden/>
          </w:rPr>
          <w:fldChar w:fldCharType="end"/>
        </w:r>
      </w:hyperlink>
    </w:p>
    <w:p w:rsidR="00A44194" w:rsidRDefault="00F926CF">
      <w:pPr>
        <w:pStyle w:val="TableofFigures"/>
        <w:tabs>
          <w:tab w:val="right" w:leader="dot" w:pos="7928"/>
        </w:tabs>
        <w:rPr>
          <w:rFonts w:asciiTheme="minorHAnsi" w:eastAsiaTheme="minorEastAsia" w:hAnsiTheme="minorHAnsi"/>
          <w:noProof/>
          <w:sz w:val="22"/>
        </w:rPr>
      </w:pPr>
      <w:hyperlink w:anchor="_Toc65536618" w:history="1">
        <w:r w:rsidR="00A44194" w:rsidRPr="005738C7">
          <w:rPr>
            <w:rStyle w:val="Hyperlink"/>
            <w:noProof/>
          </w:rPr>
          <w:t>Gambar 3.3 Rangkaian Perangkat Keras</w:t>
        </w:r>
        <w:r w:rsidR="00A44194">
          <w:rPr>
            <w:noProof/>
            <w:webHidden/>
          </w:rPr>
          <w:tab/>
        </w:r>
        <w:r w:rsidR="00A44194">
          <w:rPr>
            <w:noProof/>
            <w:webHidden/>
          </w:rPr>
          <w:fldChar w:fldCharType="begin"/>
        </w:r>
        <w:r w:rsidR="00A44194">
          <w:rPr>
            <w:noProof/>
            <w:webHidden/>
          </w:rPr>
          <w:instrText xml:space="preserve"> PAGEREF _Toc65536618 \h </w:instrText>
        </w:r>
        <w:r w:rsidR="00A44194">
          <w:rPr>
            <w:noProof/>
            <w:webHidden/>
          </w:rPr>
        </w:r>
        <w:r w:rsidR="00A44194">
          <w:rPr>
            <w:noProof/>
            <w:webHidden/>
          </w:rPr>
          <w:fldChar w:fldCharType="separate"/>
        </w:r>
        <w:r w:rsidR="00A44194">
          <w:rPr>
            <w:noProof/>
            <w:webHidden/>
          </w:rPr>
          <w:t>18</w:t>
        </w:r>
        <w:r w:rsidR="00A44194">
          <w:rPr>
            <w:noProof/>
            <w:webHidden/>
          </w:rPr>
          <w:fldChar w:fldCharType="end"/>
        </w:r>
      </w:hyperlink>
    </w:p>
    <w:p w:rsidR="00A44194" w:rsidRDefault="00F926CF">
      <w:pPr>
        <w:pStyle w:val="TableofFigures"/>
        <w:tabs>
          <w:tab w:val="right" w:leader="dot" w:pos="7928"/>
        </w:tabs>
        <w:rPr>
          <w:rFonts w:asciiTheme="minorHAnsi" w:eastAsiaTheme="minorEastAsia" w:hAnsiTheme="minorHAnsi"/>
          <w:noProof/>
          <w:sz w:val="22"/>
        </w:rPr>
      </w:pPr>
      <w:hyperlink w:anchor="_Toc65536619" w:history="1">
        <w:r w:rsidR="00A44194" w:rsidRPr="005738C7">
          <w:rPr>
            <w:rStyle w:val="Hyperlink"/>
            <w:noProof/>
          </w:rPr>
          <w:t>Gambar 3.4 Diagram Pengiriman dan Visualisasi Data Sensor</w:t>
        </w:r>
        <w:r w:rsidR="00A44194">
          <w:rPr>
            <w:noProof/>
            <w:webHidden/>
          </w:rPr>
          <w:tab/>
        </w:r>
        <w:r w:rsidR="00A44194">
          <w:rPr>
            <w:noProof/>
            <w:webHidden/>
          </w:rPr>
          <w:fldChar w:fldCharType="begin"/>
        </w:r>
        <w:r w:rsidR="00A44194">
          <w:rPr>
            <w:noProof/>
            <w:webHidden/>
          </w:rPr>
          <w:instrText xml:space="preserve"> PAGEREF _Toc65536619 \h </w:instrText>
        </w:r>
        <w:r w:rsidR="00A44194">
          <w:rPr>
            <w:noProof/>
            <w:webHidden/>
          </w:rPr>
        </w:r>
        <w:r w:rsidR="00A44194">
          <w:rPr>
            <w:noProof/>
            <w:webHidden/>
          </w:rPr>
          <w:fldChar w:fldCharType="separate"/>
        </w:r>
        <w:r w:rsidR="00A44194">
          <w:rPr>
            <w:noProof/>
            <w:webHidden/>
          </w:rPr>
          <w:t>19</w:t>
        </w:r>
        <w:r w:rsidR="00A44194">
          <w:rPr>
            <w:noProof/>
            <w:webHidden/>
          </w:rPr>
          <w:fldChar w:fldCharType="end"/>
        </w:r>
      </w:hyperlink>
    </w:p>
    <w:p w:rsidR="00A44194" w:rsidRDefault="00F926CF">
      <w:pPr>
        <w:pStyle w:val="TableofFigures"/>
        <w:tabs>
          <w:tab w:val="right" w:leader="dot" w:pos="7928"/>
        </w:tabs>
        <w:rPr>
          <w:rFonts w:asciiTheme="minorHAnsi" w:eastAsiaTheme="minorEastAsia" w:hAnsiTheme="minorHAnsi"/>
          <w:noProof/>
          <w:sz w:val="22"/>
        </w:rPr>
      </w:pPr>
      <w:hyperlink w:anchor="_Toc65536620" w:history="1">
        <w:r w:rsidR="00A44194" w:rsidRPr="005738C7">
          <w:rPr>
            <w:rStyle w:val="Hyperlink"/>
            <w:noProof/>
          </w:rPr>
          <w:t xml:space="preserve">Gambar 3.5 </w:t>
        </w:r>
        <w:r w:rsidR="00A44194" w:rsidRPr="005738C7">
          <w:rPr>
            <w:rStyle w:val="Hyperlink"/>
            <w:i/>
            <w:noProof/>
          </w:rPr>
          <w:t>Flowchart</w:t>
        </w:r>
        <w:r w:rsidR="00A44194" w:rsidRPr="005738C7">
          <w:rPr>
            <w:rStyle w:val="Hyperlink"/>
            <w:noProof/>
          </w:rPr>
          <w:t xml:space="preserve"> Proses Pembacaan Sensor</w:t>
        </w:r>
        <w:r w:rsidR="00A44194">
          <w:rPr>
            <w:noProof/>
            <w:webHidden/>
          </w:rPr>
          <w:tab/>
        </w:r>
        <w:r w:rsidR="00A44194">
          <w:rPr>
            <w:noProof/>
            <w:webHidden/>
          </w:rPr>
          <w:fldChar w:fldCharType="begin"/>
        </w:r>
        <w:r w:rsidR="00A44194">
          <w:rPr>
            <w:noProof/>
            <w:webHidden/>
          </w:rPr>
          <w:instrText xml:space="preserve"> PAGEREF _Toc65536620 \h </w:instrText>
        </w:r>
        <w:r w:rsidR="00A44194">
          <w:rPr>
            <w:noProof/>
            <w:webHidden/>
          </w:rPr>
        </w:r>
        <w:r w:rsidR="00A44194">
          <w:rPr>
            <w:noProof/>
            <w:webHidden/>
          </w:rPr>
          <w:fldChar w:fldCharType="separate"/>
        </w:r>
        <w:r w:rsidR="00A44194">
          <w:rPr>
            <w:noProof/>
            <w:webHidden/>
          </w:rPr>
          <w:t>21</w:t>
        </w:r>
        <w:r w:rsidR="00A44194">
          <w:rPr>
            <w:noProof/>
            <w:webHidden/>
          </w:rPr>
          <w:fldChar w:fldCharType="end"/>
        </w:r>
      </w:hyperlink>
    </w:p>
    <w:p w:rsidR="00A44194" w:rsidRDefault="00F926CF">
      <w:pPr>
        <w:pStyle w:val="TableofFigures"/>
        <w:tabs>
          <w:tab w:val="right" w:leader="dot" w:pos="7928"/>
        </w:tabs>
        <w:rPr>
          <w:rFonts w:asciiTheme="minorHAnsi" w:eastAsiaTheme="minorEastAsia" w:hAnsiTheme="minorHAnsi"/>
          <w:noProof/>
          <w:sz w:val="22"/>
        </w:rPr>
      </w:pPr>
      <w:hyperlink w:anchor="_Toc65536621" w:history="1">
        <w:r w:rsidR="00A44194" w:rsidRPr="005738C7">
          <w:rPr>
            <w:rStyle w:val="Hyperlink"/>
            <w:noProof/>
          </w:rPr>
          <w:t xml:space="preserve">Gambar 3.6 </w:t>
        </w:r>
        <w:r w:rsidR="00A44194" w:rsidRPr="005738C7">
          <w:rPr>
            <w:rStyle w:val="Hyperlink"/>
            <w:i/>
            <w:noProof/>
          </w:rPr>
          <w:t>Flowchart Publish</w:t>
        </w:r>
        <w:r w:rsidR="00A44194" w:rsidRPr="005738C7">
          <w:rPr>
            <w:rStyle w:val="Hyperlink"/>
            <w:noProof/>
          </w:rPr>
          <w:t xml:space="preserve"> Data Sensor</w:t>
        </w:r>
        <w:r w:rsidR="00A44194">
          <w:rPr>
            <w:noProof/>
            <w:webHidden/>
          </w:rPr>
          <w:tab/>
        </w:r>
        <w:r w:rsidR="00A44194">
          <w:rPr>
            <w:noProof/>
            <w:webHidden/>
          </w:rPr>
          <w:fldChar w:fldCharType="begin"/>
        </w:r>
        <w:r w:rsidR="00A44194">
          <w:rPr>
            <w:noProof/>
            <w:webHidden/>
          </w:rPr>
          <w:instrText xml:space="preserve"> PAGEREF _Toc65536621 \h </w:instrText>
        </w:r>
        <w:r w:rsidR="00A44194">
          <w:rPr>
            <w:noProof/>
            <w:webHidden/>
          </w:rPr>
        </w:r>
        <w:r w:rsidR="00A44194">
          <w:rPr>
            <w:noProof/>
            <w:webHidden/>
          </w:rPr>
          <w:fldChar w:fldCharType="separate"/>
        </w:r>
        <w:r w:rsidR="00A44194">
          <w:rPr>
            <w:noProof/>
            <w:webHidden/>
          </w:rPr>
          <w:t>23</w:t>
        </w:r>
        <w:r w:rsidR="00A44194">
          <w:rPr>
            <w:noProof/>
            <w:webHidden/>
          </w:rPr>
          <w:fldChar w:fldCharType="end"/>
        </w:r>
      </w:hyperlink>
    </w:p>
    <w:p w:rsidR="00B95950" w:rsidRDefault="00F926CF" w:rsidP="00B95950">
      <w:pPr>
        <w:pStyle w:val="TableofFigures"/>
        <w:tabs>
          <w:tab w:val="right" w:leader="dot" w:pos="7928"/>
        </w:tabs>
        <w:rPr>
          <w:noProof/>
        </w:rPr>
      </w:pPr>
      <w:hyperlink w:anchor="_Toc65536622" w:history="1">
        <w:r w:rsidR="00A44194" w:rsidRPr="005738C7">
          <w:rPr>
            <w:rStyle w:val="Hyperlink"/>
            <w:noProof/>
          </w:rPr>
          <w:t xml:space="preserve">Gambar 3.7 </w:t>
        </w:r>
        <w:r w:rsidR="00A44194" w:rsidRPr="005738C7">
          <w:rPr>
            <w:rStyle w:val="Hyperlink"/>
            <w:i/>
            <w:noProof/>
          </w:rPr>
          <w:t xml:space="preserve">Flowchart Subscribe </w:t>
        </w:r>
        <w:r w:rsidR="00A44194" w:rsidRPr="005738C7">
          <w:rPr>
            <w:rStyle w:val="Hyperlink"/>
            <w:noProof/>
          </w:rPr>
          <w:t>dan Visualisasi Data Sensor</w:t>
        </w:r>
        <w:r w:rsidR="00A44194">
          <w:rPr>
            <w:noProof/>
            <w:webHidden/>
          </w:rPr>
          <w:tab/>
        </w:r>
        <w:r w:rsidR="00A44194">
          <w:rPr>
            <w:noProof/>
            <w:webHidden/>
          </w:rPr>
          <w:fldChar w:fldCharType="begin"/>
        </w:r>
        <w:r w:rsidR="00A44194">
          <w:rPr>
            <w:noProof/>
            <w:webHidden/>
          </w:rPr>
          <w:instrText xml:space="preserve"> PAGEREF _Toc65536622 \h </w:instrText>
        </w:r>
        <w:r w:rsidR="00A44194">
          <w:rPr>
            <w:noProof/>
            <w:webHidden/>
          </w:rPr>
        </w:r>
        <w:r w:rsidR="00A44194">
          <w:rPr>
            <w:noProof/>
            <w:webHidden/>
          </w:rPr>
          <w:fldChar w:fldCharType="separate"/>
        </w:r>
        <w:r w:rsidR="00A44194">
          <w:rPr>
            <w:noProof/>
            <w:webHidden/>
          </w:rPr>
          <w:t>24</w:t>
        </w:r>
        <w:r w:rsidR="00A44194">
          <w:rPr>
            <w:noProof/>
            <w:webHidden/>
          </w:rPr>
          <w:fldChar w:fldCharType="end"/>
        </w:r>
      </w:hyperlink>
      <w:r w:rsidR="00595422">
        <w:rPr>
          <w:rFonts w:cs="Times New Roman"/>
          <w:szCs w:val="24"/>
          <w:lang w:val="id-ID"/>
        </w:rPr>
        <w:fldChar w:fldCharType="end"/>
      </w:r>
      <w:bookmarkStart w:id="12" w:name="_Toc25141835"/>
      <w:r w:rsidR="00B95950">
        <w:rPr>
          <w:rFonts w:cs="Times New Roman"/>
          <w:szCs w:val="24"/>
        </w:rPr>
        <w:fldChar w:fldCharType="begin"/>
      </w:r>
      <w:r w:rsidR="00B95950">
        <w:rPr>
          <w:rFonts w:cs="Times New Roman"/>
          <w:szCs w:val="24"/>
        </w:rPr>
        <w:instrText xml:space="preserve"> TOC \h \z \c "Gambar 4" </w:instrText>
      </w:r>
      <w:r w:rsidR="00B95950">
        <w:rPr>
          <w:rFonts w:cs="Times New Roman"/>
          <w:szCs w:val="24"/>
        </w:rPr>
        <w:fldChar w:fldCharType="separate"/>
      </w:r>
    </w:p>
    <w:p w:rsidR="00B95950" w:rsidRDefault="00F926CF">
      <w:pPr>
        <w:pStyle w:val="TableofFigures"/>
        <w:tabs>
          <w:tab w:val="right" w:leader="dot" w:pos="7928"/>
        </w:tabs>
        <w:rPr>
          <w:rFonts w:asciiTheme="minorHAnsi" w:eastAsiaTheme="minorEastAsia" w:hAnsiTheme="minorHAnsi"/>
          <w:noProof/>
          <w:sz w:val="22"/>
        </w:rPr>
      </w:pPr>
      <w:hyperlink w:anchor="_Toc65665169" w:history="1">
        <w:r w:rsidR="00B95950" w:rsidRPr="00293C8C">
          <w:rPr>
            <w:rStyle w:val="Hyperlink"/>
            <w:noProof/>
          </w:rPr>
          <w:t>Gambar 4.1 Prototipe Lahan</w:t>
        </w:r>
        <w:r w:rsidR="00B95950">
          <w:rPr>
            <w:noProof/>
            <w:webHidden/>
          </w:rPr>
          <w:tab/>
        </w:r>
        <w:r w:rsidR="00B95950">
          <w:rPr>
            <w:noProof/>
            <w:webHidden/>
          </w:rPr>
          <w:fldChar w:fldCharType="begin"/>
        </w:r>
        <w:r w:rsidR="00B95950">
          <w:rPr>
            <w:noProof/>
            <w:webHidden/>
          </w:rPr>
          <w:instrText xml:space="preserve"> PAGEREF _Toc65665169 \h </w:instrText>
        </w:r>
        <w:r w:rsidR="00B95950">
          <w:rPr>
            <w:noProof/>
            <w:webHidden/>
          </w:rPr>
        </w:r>
        <w:r w:rsidR="00B95950">
          <w:rPr>
            <w:noProof/>
            <w:webHidden/>
          </w:rPr>
          <w:fldChar w:fldCharType="separate"/>
        </w:r>
        <w:r w:rsidR="00B95950">
          <w:rPr>
            <w:noProof/>
            <w:webHidden/>
          </w:rPr>
          <w:t>28</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0" w:history="1">
        <w:r w:rsidR="00B95950" w:rsidRPr="00293C8C">
          <w:rPr>
            <w:rStyle w:val="Hyperlink"/>
            <w:noProof/>
          </w:rPr>
          <w:t>Gambar 4.2 Kotak Relay</w:t>
        </w:r>
        <w:r w:rsidR="00B95950">
          <w:rPr>
            <w:noProof/>
            <w:webHidden/>
          </w:rPr>
          <w:tab/>
        </w:r>
        <w:r w:rsidR="00B95950">
          <w:rPr>
            <w:noProof/>
            <w:webHidden/>
          </w:rPr>
          <w:fldChar w:fldCharType="begin"/>
        </w:r>
        <w:r w:rsidR="00B95950">
          <w:rPr>
            <w:noProof/>
            <w:webHidden/>
          </w:rPr>
          <w:instrText xml:space="preserve"> PAGEREF _Toc65665170 \h </w:instrText>
        </w:r>
        <w:r w:rsidR="00B95950">
          <w:rPr>
            <w:noProof/>
            <w:webHidden/>
          </w:rPr>
        </w:r>
        <w:r w:rsidR="00B95950">
          <w:rPr>
            <w:noProof/>
            <w:webHidden/>
          </w:rPr>
          <w:fldChar w:fldCharType="separate"/>
        </w:r>
        <w:r w:rsidR="00B95950">
          <w:rPr>
            <w:noProof/>
            <w:webHidden/>
          </w:rPr>
          <w:t>28</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1" w:history="1">
        <w:r w:rsidR="00B95950" w:rsidRPr="00293C8C">
          <w:rPr>
            <w:rStyle w:val="Hyperlink"/>
            <w:noProof/>
          </w:rPr>
          <w:t>Gambar 4.3 Kotak Mikrokontroller</w:t>
        </w:r>
        <w:r w:rsidR="00B95950">
          <w:rPr>
            <w:noProof/>
            <w:webHidden/>
          </w:rPr>
          <w:tab/>
        </w:r>
        <w:r w:rsidR="00B95950">
          <w:rPr>
            <w:noProof/>
            <w:webHidden/>
          </w:rPr>
          <w:fldChar w:fldCharType="begin"/>
        </w:r>
        <w:r w:rsidR="00B95950">
          <w:rPr>
            <w:noProof/>
            <w:webHidden/>
          </w:rPr>
          <w:instrText xml:space="preserve"> PAGEREF _Toc65665171 \h </w:instrText>
        </w:r>
        <w:r w:rsidR="00B95950">
          <w:rPr>
            <w:noProof/>
            <w:webHidden/>
          </w:rPr>
        </w:r>
        <w:r w:rsidR="00B95950">
          <w:rPr>
            <w:noProof/>
            <w:webHidden/>
          </w:rPr>
          <w:fldChar w:fldCharType="separate"/>
        </w:r>
        <w:r w:rsidR="00B95950">
          <w:rPr>
            <w:noProof/>
            <w:webHidden/>
          </w:rPr>
          <w:t>29</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2" w:history="1">
        <w:r w:rsidR="00B95950" w:rsidRPr="00293C8C">
          <w:rPr>
            <w:rStyle w:val="Hyperlink"/>
            <w:noProof/>
          </w:rPr>
          <w:t xml:space="preserve">Gambar 4.4 Inisialisasi </w:t>
        </w:r>
        <w:r w:rsidR="00B95950" w:rsidRPr="00293C8C">
          <w:rPr>
            <w:rStyle w:val="Hyperlink"/>
            <w:i/>
            <w:noProof/>
          </w:rPr>
          <w:t>Library</w:t>
        </w:r>
        <w:r w:rsidR="00B95950">
          <w:rPr>
            <w:noProof/>
            <w:webHidden/>
          </w:rPr>
          <w:tab/>
        </w:r>
        <w:r w:rsidR="00B95950">
          <w:rPr>
            <w:noProof/>
            <w:webHidden/>
          </w:rPr>
          <w:fldChar w:fldCharType="begin"/>
        </w:r>
        <w:r w:rsidR="00B95950">
          <w:rPr>
            <w:noProof/>
            <w:webHidden/>
          </w:rPr>
          <w:instrText xml:space="preserve"> PAGEREF _Toc65665172 \h </w:instrText>
        </w:r>
        <w:r w:rsidR="00B95950">
          <w:rPr>
            <w:noProof/>
            <w:webHidden/>
          </w:rPr>
        </w:r>
        <w:r w:rsidR="00B95950">
          <w:rPr>
            <w:noProof/>
            <w:webHidden/>
          </w:rPr>
          <w:fldChar w:fldCharType="separate"/>
        </w:r>
        <w:r w:rsidR="00B95950">
          <w:rPr>
            <w:noProof/>
            <w:webHidden/>
          </w:rPr>
          <w:t>30</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3" w:history="1">
        <w:r w:rsidR="00B95950" w:rsidRPr="00293C8C">
          <w:rPr>
            <w:rStyle w:val="Hyperlink"/>
            <w:noProof/>
          </w:rPr>
          <w:t>Gambar 4.5 Pembuatan Variabel Sensor dan Pendefinisian Pin Mode</w:t>
        </w:r>
        <w:r w:rsidR="00B95950">
          <w:rPr>
            <w:noProof/>
            <w:webHidden/>
          </w:rPr>
          <w:tab/>
        </w:r>
        <w:r w:rsidR="00B95950">
          <w:rPr>
            <w:noProof/>
            <w:webHidden/>
          </w:rPr>
          <w:fldChar w:fldCharType="begin"/>
        </w:r>
        <w:r w:rsidR="00B95950">
          <w:rPr>
            <w:noProof/>
            <w:webHidden/>
          </w:rPr>
          <w:instrText xml:space="preserve"> PAGEREF _Toc65665173 \h </w:instrText>
        </w:r>
        <w:r w:rsidR="00B95950">
          <w:rPr>
            <w:noProof/>
            <w:webHidden/>
          </w:rPr>
        </w:r>
        <w:r w:rsidR="00B95950">
          <w:rPr>
            <w:noProof/>
            <w:webHidden/>
          </w:rPr>
          <w:fldChar w:fldCharType="separate"/>
        </w:r>
        <w:r w:rsidR="00B95950">
          <w:rPr>
            <w:noProof/>
            <w:webHidden/>
          </w:rPr>
          <w:t>31</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4" w:history="1">
        <w:r w:rsidR="00B95950" w:rsidRPr="00293C8C">
          <w:rPr>
            <w:rStyle w:val="Hyperlink"/>
            <w:noProof/>
          </w:rPr>
          <w:t>Gambar 4.6 Fungsi untuk Membaca Sensor Suhu</w:t>
        </w:r>
        <w:r w:rsidR="00B95950">
          <w:rPr>
            <w:noProof/>
            <w:webHidden/>
          </w:rPr>
          <w:tab/>
        </w:r>
        <w:r w:rsidR="00B95950">
          <w:rPr>
            <w:noProof/>
            <w:webHidden/>
          </w:rPr>
          <w:fldChar w:fldCharType="begin"/>
        </w:r>
        <w:r w:rsidR="00B95950">
          <w:rPr>
            <w:noProof/>
            <w:webHidden/>
          </w:rPr>
          <w:instrText xml:space="preserve"> PAGEREF _Toc65665174 \h </w:instrText>
        </w:r>
        <w:r w:rsidR="00B95950">
          <w:rPr>
            <w:noProof/>
            <w:webHidden/>
          </w:rPr>
        </w:r>
        <w:r w:rsidR="00B95950">
          <w:rPr>
            <w:noProof/>
            <w:webHidden/>
          </w:rPr>
          <w:fldChar w:fldCharType="separate"/>
        </w:r>
        <w:r w:rsidR="00B95950">
          <w:rPr>
            <w:noProof/>
            <w:webHidden/>
          </w:rPr>
          <w:t>31</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5" w:history="1">
        <w:r w:rsidR="00B95950" w:rsidRPr="00293C8C">
          <w:rPr>
            <w:rStyle w:val="Hyperlink"/>
            <w:noProof/>
          </w:rPr>
          <w:t xml:space="preserve">Gambar 4.7 Fungsi untuk Membaca Sensor </w:t>
        </w:r>
        <w:r w:rsidR="00C47E83">
          <w:rPr>
            <w:rStyle w:val="Hyperlink"/>
            <w:noProof/>
          </w:rPr>
          <w:t>Kelembapan</w:t>
        </w:r>
        <w:r w:rsidR="00B95950">
          <w:rPr>
            <w:noProof/>
            <w:webHidden/>
          </w:rPr>
          <w:tab/>
        </w:r>
        <w:r w:rsidR="00B95950">
          <w:rPr>
            <w:noProof/>
            <w:webHidden/>
          </w:rPr>
          <w:fldChar w:fldCharType="begin"/>
        </w:r>
        <w:r w:rsidR="00B95950">
          <w:rPr>
            <w:noProof/>
            <w:webHidden/>
          </w:rPr>
          <w:instrText xml:space="preserve"> PAGEREF _Toc65665175 \h </w:instrText>
        </w:r>
        <w:r w:rsidR="00B95950">
          <w:rPr>
            <w:noProof/>
            <w:webHidden/>
          </w:rPr>
        </w:r>
        <w:r w:rsidR="00B95950">
          <w:rPr>
            <w:noProof/>
            <w:webHidden/>
          </w:rPr>
          <w:fldChar w:fldCharType="separate"/>
        </w:r>
        <w:r w:rsidR="00B95950">
          <w:rPr>
            <w:noProof/>
            <w:webHidden/>
          </w:rPr>
          <w:t>32</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6" w:history="1">
        <w:r w:rsidR="00B95950" w:rsidRPr="00293C8C">
          <w:rPr>
            <w:rStyle w:val="Hyperlink"/>
            <w:noProof/>
          </w:rPr>
          <w:t>Gambar 4.8 Fungsi untuk Membaca Sensor Ultrasonik</w:t>
        </w:r>
        <w:r w:rsidR="00B95950">
          <w:rPr>
            <w:noProof/>
            <w:webHidden/>
          </w:rPr>
          <w:tab/>
        </w:r>
        <w:r w:rsidR="00B95950">
          <w:rPr>
            <w:noProof/>
            <w:webHidden/>
          </w:rPr>
          <w:fldChar w:fldCharType="begin"/>
        </w:r>
        <w:r w:rsidR="00B95950">
          <w:rPr>
            <w:noProof/>
            <w:webHidden/>
          </w:rPr>
          <w:instrText xml:space="preserve"> PAGEREF _Toc65665176 \h </w:instrText>
        </w:r>
        <w:r w:rsidR="00B95950">
          <w:rPr>
            <w:noProof/>
            <w:webHidden/>
          </w:rPr>
        </w:r>
        <w:r w:rsidR="00B95950">
          <w:rPr>
            <w:noProof/>
            <w:webHidden/>
          </w:rPr>
          <w:fldChar w:fldCharType="separate"/>
        </w:r>
        <w:r w:rsidR="00B95950">
          <w:rPr>
            <w:noProof/>
            <w:webHidden/>
          </w:rPr>
          <w:t>32</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7" w:history="1">
        <w:r w:rsidR="00B95950" w:rsidRPr="00293C8C">
          <w:rPr>
            <w:rStyle w:val="Hyperlink"/>
            <w:noProof/>
          </w:rPr>
          <w:t xml:space="preserve">Gambar 4.9 Fungsi </w:t>
        </w:r>
        <w:r w:rsidR="00B95950" w:rsidRPr="00293C8C">
          <w:rPr>
            <w:rStyle w:val="Hyperlink"/>
            <w:i/>
            <w:noProof/>
          </w:rPr>
          <w:t xml:space="preserve">Publish </w:t>
        </w:r>
        <w:r w:rsidR="00B95950" w:rsidRPr="00293C8C">
          <w:rPr>
            <w:rStyle w:val="Hyperlink"/>
            <w:noProof/>
          </w:rPr>
          <w:t>Data</w:t>
        </w:r>
        <w:r w:rsidR="00B95950">
          <w:rPr>
            <w:noProof/>
            <w:webHidden/>
          </w:rPr>
          <w:tab/>
        </w:r>
        <w:r w:rsidR="00B95950">
          <w:rPr>
            <w:noProof/>
            <w:webHidden/>
          </w:rPr>
          <w:fldChar w:fldCharType="begin"/>
        </w:r>
        <w:r w:rsidR="00B95950">
          <w:rPr>
            <w:noProof/>
            <w:webHidden/>
          </w:rPr>
          <w:instrText xml:space="preserve"> PAGEREF _Toc65665177 \h </w:instrText>
        </w:r>
        <w:r w:rsidR="00B95950">
          <w:rPr>
            <w:noProof/>
            <w:webHidden/>
          </w:rPr>
        </w:r>
        <w:r w:rsidR="00B95950">
          <w:rPr>
            <w:noProof/>
            <w:webHidden/>
          </w:rPr>
          <w:fldChar w:fldCharType="separate"/>
        </w:r>
        <w:r w:rsidR="00B95950">
          <w:rPr>
            <w:noProof/>
            <w:webHidden/>
          </w:rPr>
          <w:t>33</w:t>
        </w:r>
        <w:r w:rsidR="00B95950">
          <w:rPr>
            <w:noProof/>
            <w:webHidden/>
          </w:rPr>
          <w:fldChar w:fldCharType="end"/>
        </w:r>
      </w:hyperlink>
    </w:p>
    <w:p w:rsidR="00B95950" w:rsidRDefault="00F926CF">
      <w:pPr>
        <w:pStyle w:val="TableofFigures"/>
        <w:tabs>
          <w:tab w:val="right" w:leader="dot" w:pos="7928"/>
        </w:tabs>
        <w:rPr>
          <w:rFonts w:asciiTheme="minorHAnsi" w:eastAsiaTheme="minorEastAsia" w:hAnsiTheme="minorHAnsi"/>
          <w:noProof/>
          <w:sz w:val="22"/>
        </w:rPr>
      </w:pPr>
      <w:hyperlink w:anchor="_Toc65665178" w:history="1">
        <w:r w:rsidR="00B95950" w:rsidRPr="00293C8C">
          <w:rPr>
            <w:rStyle w:val="Hyperlink"/>
            <w:noProof/>
          </w:rPr>
          <w:t xml:space="preserve">Gambar 4.10 </w:t>
        </w:r>
        <w:r w:rsidR="00B95950" w:rsidRPr="00293C8C">
          <w:rPr>
            <w:rStyle w:val="Hyperlink"/>
            <w:i/>
            <w:noProof/>
          </w:rPr>
          <w:t xml:space="preserve">Script </w:t>
        </w:r>
        <w:r w:rsidR="00B95950" w:rsidRPr="00293C8C">
          <w:rPr>
            <w:rStyle w:val="Hyperlink"/>
            <w:noProof/>
          </w:rPr>
          <w:t>untuk Memanggil Fungsi</w:t>
        </w:r>
        <w:r w:rsidR="00B95950">
          <w:rPr>
            <w:noProof/>
            <w:webHidden/>
          </w:rPr>
          <w:tab/>
        </w:r>
        <w:r w:rsidR="00B95950">
          <w:rPr>
            <w:noProof/>
            <w:webHidden/>
          </w:rPr>
          <w:fldChar w:fldCharType="begin"/>
        </w:r>
        <w:r w:rsidR="00B95950">
          <w:rPr>
            <w:noProof/>
            <w:webHidden/>
          </w:rPr>
          <w:instrText xml:space="preserve"> PAGEREF _Toc65665178 \h </w:instrText>
        </w:r>
        <w:r w:rsidR="00B95950">
          <w:rPr>
            <w:noProof/>
            <w:webHidden/>
          </w:rPr>
        </w:r>
        <w:r w:rsidR="00B95950">
          <w:rPr>
            <w:noProof/>
            <w:webHidden/>
          </w:rPr>
          <w:fldChar w:fldCharType="separate"/>
        </w:r>
        <w:r w:rsidR="00B95950">
          <w:rPr>
            <w:noProof/>
            <w:webHidden/>
          </w:rPr>
          <w:t>33</w:t>
        </w:r>
        <w:r w:rsidR="00B95950">
          <w:rPr>
            <w:noProof/>
            <w:webHidden/>
          </w:rPr>
          <w:fldChar w:fldCharType="end"/>
        </w:r>
      </w:hyperlink>
    </w:p>
    <w:p w:rsidR="00595422" w:rsidRPr="00E71F1A" w:rsidRDefault="00B95950" w:rsidP="00B95950">
      <w:pPr>
        <w:spacing w:after="0"/>
        <w:jc w:val="left"/>
        <w:rPr>
          <w:rFonts w:cs="Times New Roman"/>
          <w:b/>
          <w:szCs w:val="24"/>
        </w:rPr>
      </w:pPr>
      <w:r>
        <w:rPr>
          <w:rFonts w:cs="Times New Roman"/>
          <w:szCs w:val="24"/>
        </w:rPr>
        <w:fldChar w:fldCharType="end"/>
      </w:r>
    </w:p>
    <w:p w:rsidR="00595422" w:rsidRDefault="00595422" w:rsidP="00595422">
      <w:pPr>
        <w:pStyle w:val="Heading1"/>
      </w:pPr>
      <w:bookmarkStart w:id="13" w:name="_Toc65580114"/>
      <w:bookmarkEnd w:id="12"/>
      <w:r>
        <w:lastRenderedPageBreak/>
        <w:t>DAFTAR LAMPIRAN</w:t>
      </w:r>
      <w:bookmarkEnd w:id="13"/>
    </w:p>
    <w:p w:rsidR="00595422" w:rsidRDefault="00595422" w:rsidP="00595422">
      <w:pPr>
        <w:rPr>
          <w:rFonts w:eastAsiaTheme="majorEastAsia" w:cstheme="majorBidi"/>
          <w:color w:val="000000" w:themeColor="text1"/>
          <w:szCs w:val="32"/>
        </w:rPr>
      </w:pPr>
      <w:r>
        <w:br w:type="page"/>
      </w:r>
    </w:p>
    <w:p w:rsidR="00595422" w:rsidRDefault="00595422" w:rsidP="00595422">
      <w:pPr>
        <w:pStyle w:val="Heading1"/>
      </w:pPr>
      <w:bookmarkStart w:id="14" w:name="_Toc65580115"/>
      <w:r>
        <w:lastRenderedPageBreak/>
        <w:t>SURAT PERNYATAAN</w:t>
      </w:r>
      <w:bookmarkEnd w:id="14"/>
    </w:p>
    <w:p w:rsidR="006D6FA3" w:rsidRPr="00AF768A" w:rsidRDefault="006D6FA3" w:rsidP="006D6FA3">
      <w:pPr>
        <w:ind w:firstLine="720"/>
        <w:rPr>
          <w:rFonts w:cs="Times New Roman"/>
          <w:szCs w:val="24"/>
        </w:rPr>
      </w:pPr>
      <w:r w:rsidRPr="00AF768A">
        <w:rPr>
          <w:rFonts w:cs="Times New Roman"/>
          <w:szCs w:val="24"/>
        </w:rPr>
        <w:t>Saya yang bertanda tangan dibawah ini:</w:t>
      </w:r>
    </w:p>
    <w:p w:rsidR="006D6FA3" w:rsidRPr="00AF768A" w:rsidRDefault="00693C6A" w:rsidP="006D6FA3">
      <w:pPr>
        <w:rPr>
          <w:rFonts w:cs="Times New Roman"/>
          <w:szCs w:val="24"/>
        </w:rPr>
      </w:pPr>
      <w:r>
        <w:rPr>
          <w:rFonts w:cs="Times New Roman"/>
          <w:szCs w:val="24"/>
        </w:rPr>
        <w:t>Nama</w:t>
      </w:r>
      <w:r>
        <w:rPr>
          <w:rFonts w:cs="Times New Roman"/>
          <w:szCs w:val="24"/>
        </w:rPr>
        <w:tab/>
        <w:t>: Ivana Yuni Astari</w:t>
      </w:r>
    </w:p>
    <w:p w:rsidR="006D6FA3" w:rsidRPr="00AF768A" w:rsidRDefault="00693C6A" w:rsidP="006D6FA3">
      <w:pPr>
        <w:rPr>
          <w:rFonts w:cs="Times New Roman"/>
          <w:szCs w:val="24"/>
        </w:rPr>
      </w:pPr>
      <w:r>
        <w:rPr>
          <w:rFonts w:cs="Times New Roman"/>
          <w:szCs w:val="24"/>
        </w:rPr>
        <w:t>NIM</w:t>
      </w:r>
      <w:r>
        <w:rPr>
          <w:rFonts w:cs="Times New Roman"/>
          <w:szCs w:val="24"/>
        </w:rPr>
        <w:tab/>
        <w:t>: 425 17 044</w:t>
      </w:r>
    </w:p>
    <w:p w:rsidR="006D6FA3" w:rsidRPr="00AF768A" w:rsidRDefault="006D6FA3" w:rsidP="006D6FA3">
      <w:r>
        <w:rPr>
          <w:rFonts w:cs="Times New Roman"/>
          <w:szCs w:val="24"/>
        </w:rPr>
        <w:t>m</w:t>
      </w:r>
      <w:r w:rsidRPr="00AF768A">
        <w:rPr>
          <w:rFonts w:cs="Times New Roman"/>
          <w:szCs w:val="24"/>
        </w:rPr>
        <w:t xml:space="preserve">enyatakan dengan sebenar-benarnya bahwa segala pernyataan dalam skripsi ini yang berjudul </w:t>
      </w:r>
      <w:r w:rsidRPr="00AF768A">
        <w:rPr>
          <w:rFonts w:cs="Times New Roman"/>
          <w:b/>
          <w:szCs w:val="24"/>
        </w:rPr>
        <w:t>“</w:t>
      </w:r>
      <w:r w:rsidR="00386C5D" w:rsidRPr="00386C5D">
        <w:rPr>
          <w:b/>
        </w:rPr>
        <w:t xml:space="preserve">Implementasi </w:t>
      </w:r>
      <w:r w:rsidR="00386C5D">
        <w:rPr>
          <w:b/>
        </w:rPr>
        <w:t>IoT p</w:t>
      </w:r>
      <w:r w:rsidR="00386C5D" w:rsidRPr="00386C5D">
        <w:rPr>
          <w:b/>
        </w:rPr>
        <w:t>ada Pertanian Vertikal (Vertical Farming) Menggunakan Sistem Irigasi Kabut</w:t>
      </w:r>
      <w:r w:rsidRPr="00AF768A">
        <w:rPr>
          <w:b/>
        </w:rPr>
        <w:t>”</w:t>
      </w:r>
      <w:r w:rsidRPr="00AF768A">
        <w:t xml:space="preserve"> merupakan gagasan dari hasil karya saya sendiri dengan</w:t>
      </w:r>
      <w:r>
        <w:t xml:space="preserve"> </w:t>
      </w:r>
      <w:r w:rsidRPr="00AF768A">
        <w:t>arahan komisi pembimbing</w:t>
      </w:r>
      <w:r>
        <w:t>,</w:t>
      </w:r>
      <w:r w:rsidRPr="00AF768A">
        <w:t xml:space="preserve"> dan belum pernah diajukan dalam bentuk apa pun pada perguruan tinggi dan instansi mana pun.</w:t>
      </w:r>
      <w:r w:rsidRPr="00AF768A">
        <w:tab/>
      </w:r>
    </w:p>
    <w:p w:rsidR="006D6FA3" w:rsidRPr="00AF768A" w:rsidRDefault="006D6FA3" w:rsidP="006D6FA3">
      <w:pPr>
        <w:ind w:firstLine="720"/>
      </w:pPr>
      <w:r w:rsidRPr="00AF768A">
        <w:t>Semua data dan informasi yang digunakan telah dinyatakan secara jelas dan dapat diperiksa kebenarannya. Sumber informasi yang berasal atau dikutip dari karya penulisan lain telah disebutkan dalam naskah dan dicantumkan dalam skripsi ini.</w:t>
      </w:r>
      <w:r w:rsidRPr="00AF768A">
        <w:tab/>
      </w:r>
    </w:p>
    <w:p w:rsidR="006D6FA3" w:rsidRPr="00AF768A" w:rsidRDefault="006D6FA3" w:rsidP="006D6FA3">
      <w:pPr>
        <w:ind w:firstLine="720"/>
      </w:pPr>
      <w:r w:rsidRPr="00AF768A">
        <w:t>Jika pernyataan saya di atas tidak benar, saya siap menanggung resiko yang ditetapkan oleh Politeknik Negeri Ujung Pandang.</w:t>
      </w:r>
      <w:r w:rsidRPr="00AF768A">
        <w:tab/>
      </w:r>
    </w:p>
    <w:p w:rsidR="006D6FA3" w:rsidRPr="00AF768A" w:rsidRDefault="00386C5D" w:rsidP="006D6FA3">
      <w:pPr>
        <w:ind w:firstLine="720"/>
        <w:jc w:val="right"/>
      </w:pPr>
      <w:r>
        <w:t xml:space="preserve">Makassar, </w:t>
      </w:r>
      <w:r>
        <w:tab/>
        <w:t xml:space="preserve">Maret </w:t>
      </w:r>
      <w:r w:rsidR="006D6FA3" w:rsidRPr="00AF768A">
        <w:t>2020</w:t>
      </w:r>
    </w:p>
    <w:p w:rsidR="006D6FA3" w:rsidRPr="00AF768A" w:rsidRDefault="006D6FA3" w:rsidP="006D6FA3">
      <w:pPr>
        <w:ind w:firstLine="720"/>
        <w:jc w:val="right"/>
      </w:pPr>
    </w:p>
    <w:p w:rsidR="006D6FA3" w:rsidRPr="00AF768A" w:rsidRDefault="00430AF1" w:rsidP="006D6FA3">
      <w:pPr>
        <w:spacing w:after="0" w:line="240" w:lineRule="auto"/>
        <w:ind w:firstLine="5490"/>
        <w:rPr>
          <w:rFonts w:cs="Times New Roman"/>
          <w:szCs w:val="24"/>
          <w:u w:val="single"/>
        </w:rPr>
      </w:pPr>
      <w:r>
        <w:rPr>
          <w:rFonts w:cs="Times New Roman"/>
          <w:szCs w:val="24"/>
          <w:u w:val="single"/>
        </w:rPr>
        <w:t>Ivana Yuni Astari</w:t>
      </w:r>
    </w:p>
    <w:p w:rsidR="006D6FA3" w:rsidRPr="00AF768A" w:rsidRDefault="00430AF1" w:rsidP="006D6FA3">
      <w:pPr>
        <w:spacing w:after="0" w:line="240" w:lineRule="auto"/>
        <w:ind w:firstLine="5490"/>
        <w:rPr>
          <w:rFonts w:cs="Times New Roman"/>
          <w:szCs w:val="24"/>
        </w:rPr>
      </w:pPr>
      <w:r>
        <w:rPr>
          <w:rFonts w:cs="Times New Roman"/>
          <w:szCs w:val="24"/>
        </w:rPr>
        <w:t>425 17 044</w:t>
      </w:r>
    </w:p>
    <w:p w:rsidR="00386C5D" w:rsidRDefault="00386C5D">
      <w:pPr>
        <w:spacing w:after="160" w:line="259" w:lineRule="auto"/>
        <w:jc w:val="left"/>
        <w:rPr>
          <w:rFonts w:eastAsiaTheme="majorEastAsia" w:cstheme="majorBidi"/>
          <w:b/>
          <w:color w:val="000000" w:themeColor="text1"/>
          <w:szCs w:val="32"/>
        </w:rPr>
      </w:pPr>
      <w:bookmarkStart w:id="15" w:name="_Toc65580116"/>
      <w:r>
        <w:br w:type="page"/>
      </w:r>
    </w:p>
    <w:p w:rsidR="008000D3" w:rsidRDefault="00595422" w:rsidP="00595422">
      <w:pPr>
        <w:pStyle w:val="Heading1"/>
      </w:pPr>
      <w:r>
        <w:lastRenderedPageBreak/>
        <w:t>RINGKASAN</w:t>
      </w:r>
      <w:bookmarkEnd w:id="15"/>
    </w:p>
    <w:p w:rsidR="008000D3" w:rsidRDefault="008000D3" w:rsidP="008000D3">
      <w:pPr>
        <w:rPr>
          <w:rFonts w:cs="Times New Roman"/>
          <w:szCs w:val="24"/>
          <w:lang w:val="id-ID"/>
        </w:rPr>
      </w:pPr>
      <w:r>
        <w:rPr>
          <w:rFonts w:cs="Times New Roman"/>
          <w:szCs w:val="24"/>
          <w:lang w:val="id-ID"/>
        </w:rPr>
        <w:br w:type="page"/>
      </w:r>
    </w:p>
    <w:p w:rsidR="008000D3" w:rsidRDefault="008000D3" w:rsidP="008000D3">
      <w:pPr>
        <w:rPr>
          <w:rFonts w:cs="Times New Roman"/>
          <w:szCs w:val="24"/>
          <w:lang w:val="id-ID"/>
        </w:rPr>
        <w:sectPr w:rsidR="008000D3" w:rsidSect="00B55E9F">
          <w:footerReference w:type="default" r:id="rId9"/>
          <w:footerReference w:type="first" r:id="rId10"/>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16" w:name="_Toc25141836"/>
      <w:bookmarkStart w:id="17" w:name="_Toc65580117"/>
      <w:r w:rsidRPr="00EF349F">
        <w:lastRenderedPageBreak/>
        <w:t>BAB I PENDAHULUAN</w:t>
      </w:r>
      <w:bookmarkEnd w:id="16"/>
      <w:bookmarkEnd w:id="17"/>
    </w:p>
    <w:p w:rsidR="008000D3" w:rsidRDefault="00EF349F" w:rsidP="00EF349F">
      <w:pPr>
        <w:pStyle w:val="Heading2"/>
      </w:pPr>
      <w:bookmarkStart w:id="18" w:name="_Toc25141837"/>
      <w:bookmarkStart w:id="19" w:name="_Toc65580118"/>
      <w:r>
        <w:t xml:space="preserve">1.1 </w:t>
      </w:r>
      <w:r w:rsidR="008000D3" w:rsidRPr="00083BA2">
        <w:t>Latar Belakang</w:t>
      </w:r>
      <w:bookmarkEnd w:id="18"/>
      <w:bookmarkEnd w:id="19"/>
    </w:p>
    <w:p w:rsidR="00BD173B" w:rsidRPr="00094F0F" w:rsidRDefault="00B57DD5" w:rsidP="00B57DD5">
      <w:pPr>
        <w:ind w:firstLine="360"/>
      </w:pPr>
      <w:bookmarkStart w:id="20"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yaitu sebanyak 31,5%</w:t>
      </w:r>
      <w:r w:rsidR="00F309EE">
        <w:t xml:space="preserve"> </w:t>
      </w:r>
      <w:r w:rsidR="00F309EE">
        <w:fldChar w:fldCharType="begin" w:fldLock="1"/>
      </w:r>
      <w:r w:rsidR="00877480">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Badan Pusat Statistik","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F309EE">
        <w:fldChar w:fldCharType="separate"/>
      </w:r>
      <w:r w:rsidR="00877480" w:rsidRPr="00877480">
        <w:rPr>
          <w:noProof/>
        </w:rPr>
        <w:t>(BPS, 2018)</w:t>
      </w:r>
      <w:r w:rsidR="00F309EE">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877480">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877480" w:rsidRPr="00877480">
        <w:rPr>
          <w:noProof/>
        </w:rPr>
        <w:t>(Kusumaningrum, 2019)</w:t>
      </w:r>
      <w:r w:rsidR="00FD5554">
        <w:fldChar w:fldCharType="end"/>
      </w:r>
      <w:r w:rsidR="00BD173B" w:rsidRPr="00094F0F">
        <w:t>. Persentasi kontribusi sektor pertanian yaitu sebesar 12.65% dengan laju pertumbuhan 3.5%</w:t>
      </w:r>
      <w:r w:rsidR="00F309EE">
        <w:t xml:space="preserve"> </w:t>
      </w:r>
      <w:r w:rsidR="00F309EE">
        <w:fldChar w:fldCharType="begin" w:fldLock="1"/>
      </w:r>
      <w:r w:rsidR="00877480">
        <w:instrText>ADDIN CSL_CITATION {"citationItems":[{"id":"ITEM-1","itemData":{"URL":"https://jatim.bps.go.id/statictable/2019/10/10/1716/penduduk-dan-laju-pertumbuhan-penduduk-menurut-provinsi-di-indonesia-2010---2018.html","author":[{"dropping-particle":"","family":"BPS","given":"Badan Pusat Statistik","non-dropping-particle":"","parse-names":false,"suffix":""}],"id":"ITEM-1","issued":{"date-parts":[["2019"]]},"title":"Penduduk dan Laju Pertumbuhan Penduduk Menurut Provinsi di Indonesia, 2010 - 2018.","type":"webpage"},"uris":["http://www.mendeley.com/documents/?uuid=5466f674-2cfa-4446-8587-12dd8ce78070"]}],"mendeley":{"formattedCitation":"(BPS, 2019)","plainTextFormattedCitation":"(BPS, 2019)","previouslyFormattedCitation":"(BPS 2019)"},"properties":{"noteIndex":0},"schema":"https://github.com/citation-style-language/schema/raw/master/csl-citation.json"}</w:instrText>
      </w:r>
      <w:r w:rsidR="00F309EE">
        <w:fldChar w:fldCharType="separate"/>
      </w:r>
      <w:r w:rsidR="00877480" w:rsidRPr="00877480">
        <w:rPr>
          <w:noProof/>
        </w:rPr>
        <w:t>(BPS, 2019)</w:t>
      </w:r>
      <w:r w:rsidR="00F309EE">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877480">
        <w:instrText>ADDIN CSL_CITATION {"citationItems":[{"id":"ITEM-1","itemData":{"ISBN":"9786023442133","author":[{"dropping-particle":"","family":"Sulaiman","given":"Andi Amran","non-dropping-particle":"","parse-names":false,"suffix":""},{"dropping-particle":"","family":"Subagyono","given":"Kasdi","non-dropping-particle":"","parse-names":false,"suffix":""},{"dropping-particle":"","family":"Suwadi","given":"","non-dropping-particle":"","parse-names":false,"suffix":""},{"dropping-particle":"","family":"Sayaka","given":"Bambang","non-dropping-particle":"","parse-names":false,"suffix":""},{"dropping-particle":"","family":"Kustiari","given":"Reni","non-dropping-particle":"","parse-names":false,"suffix":""},{"dropping-particle":"","family":"Dermoredjo","given":"Saktyanu K","non-dropping-particle":"","parse-names":false,"suffix":""},{"dropping-particle":"","family":"Sinuraya","given":"Julia F","non-dropping-particle":"","parse-names":false,"suffix":""},{"dropping-particle":"","family":"Basuki Kuwat Santoso","given":"Paulus","non-dropping-particle":"","parse-names":false,"suffix":""},{"dropping-particle":"","family":"Bahar","given":"Farid A","non-dropping-particle":"","parse-names":false,"suffix":""}],"id":"ITEM-1","issue":"29","issued":{"date-parts":[["2018"]]},"title":"Perdagangan Internasional Komoditas Pangan Strategis","type":"book"},"uris":["http://www.mendeley.com/documents/?uuid=d6e83aed-661b-4873-afa3-518461f0a002"]}],"mendeley":{"formattedCitation":"(Sulaiman et al., 2018)","manualFormatting":"(Sulaiman et al., 2018)","plainTextFormattedCitation":"(Sulaiman et al., 2018)","previouslyFormattedCitation":"(Sulaiman et al. 2018)"},"properties":{"noteIndex":0},"schema":"https://github.com/citation-style-language/schema/raw/master/csl-citation.json"}</w:instrText>
      </w:r>
      <w:r w:rsidR="008742F1">
        <w:fldChar w:fldCharType="separate"/>
      </w:r>
      <w:r w:rsidR="00564F24">
        <w:rPr>
          <w:noProof/>
        </w:rPr>
        <w:t>(</w:t>
      </w:r>
      <w:r w:rsidR="008742F1" w:rsidRPr="008742F1">
        <w:rPr>
          <w:noProof/>
        </w:rPr>
        <w:t xml:space="preserve">Sulaiman </w:t>
      </w:r>
      <w:r w:rsidR="00DE549C" w:rsidRPr="00DE549C">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877480">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et al., 2011)","plainTextFormattedCitation":"(Mulyani et al., 2011)","previouslyFormattedCitation":"(Mulyani, Ritung, and Las 2011)"},"properties":{"noteIndex":0},"schema":"https://github.com/citation-style-language/schema/raw/master/csl-citation.json"}</w:instrText>
      </w:r>
      <w:r w:rsidR="00FD5554">
        <w:fldChar w:fldCharType="separate"/>
      </w:r>
      <w:r w:rsidR="00877480" w:rsidRPr="00877480">
        <w:rPr>
          <w:noProof/>
        </w:rPr>
        <w:t xml:space="preserve">(Mulyani </w:t>
      </w:r>
      <w:r w:rsidR="00DE549C" w:rsidRPr="00DE549C">
        <w:rPr>
          <w:i/>
          <w:noProof/>
        </w:rPr>
        <w:t>et al.</w:t>
      </w:r>
      <w:r w:rsidR="00877480" w:rsidRPr="00877480">
        <w:rPr>
          <w:noProof/>
        </w:rPr>
        <w:t>,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w:t>
      </w:r>
      <w:r w:rsidR="00F373EE">
        <w:t>degradasi</w:t>
      </w:r>
      <w:r w:rsidR="0037666A" w:rsidRPr="00094F0F">
        <w:t xml:space="preserve">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w:t>
      </w:r>
      <w:r w:rsidR="00F373EE">
        <w:t>degradasi</w:t>
      </w:r>
      <w:r w:rsidRPr="00094F0F">
        <w:t xml:space="preserve"> air dan lahan yang </w:t>
      </w:r>
      <w:r w:rsidR="00B74B59">
        <w:t>menjadi ancaman bagi</w:t>
      </w:r>
      <w:r w:rsidRPr="00094F0F">
        <w:t xml:space="preserve"> keberlangsungan lingkungan hidup </w:t>
      </w:r>
      <w:r w:rsidR="00682459">
        <w:fldChar w:fldCharType="begin" w:fldLock="1"/>
      </w:r>
      <w:r w:rsidR="00877480">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Suryani","given":"Anih Sri","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Suryani, 2019)","manualFormatting":"(Suryani, 2019)","plainTextFormattedCitation":"(Suryani, 2019)","previouslyFormattedCitation":"(Suryani 2019)"},"properties":{"noteIndex":0},"schema":"https://github.com/citation-style-language/schema/raw/master/csl-citation.json"}</w:instrText>
      </w:r>
      <w:r w:rsidR="00682459">
        <w:fldChar w:fldCharType="separate"/>
      </w:r>
      <w:r w:rsidR="00564F24">
        <w:rPr>
          <w:noProof/>
        </w:rPr>
        <w:t>(</w:t>
      </w:r>
      <w:r w:rsidR="00682459" w:rsidRPr="00682459">
        <w:rPr>
          <w:noProof/>
        </w:rPr>
        <w:t>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w:t>
      </w:r>
      <w:r w:rsidR="00F373EE">
        <w:t>degradasi</w:t>
      </w:r>
      <w:r w:rsidRPr="00094F0F">
        <w:t xml:space="preserve">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8774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877480" w:rsidRPr="00877480">
        <w:rPr>
          <w:noProof/>
        </w:rPr>
        <w:t>(Al-Kodmany, 2018)</w:t>
      </w:r>
      <w:r w:rsidR="00CD635F">
        <w:fldChar w:fldCharType="end"/>
      </w:r>
      <w:r w:rsidR="00CD635F">
        <w:t xml:space="preserve">. </w:t>
      </w:r>
    </w:p>
    <w:p w:rsidR="00C31988" w:rsidRDefault="00BD173B" w:rsidP="00C31988">
      <w:pPr>
        <w:ind w:firstLine="360"/>
      </w:pPr>
      <w:r w:rsidRPr="00094F0F">
        <w:t xml:space="preserve">Penelitian sebelumnya dilakukan oleh </w:t>
      </w:r>
      <w:r w:rsidR="003C55E9">
        <w:fldChar w:fldCharType="begin" w:fldLock="1"/>
      </w:r>
      <w:r w:rsidR="00877480">
        <w:instrText>ADDIN CSL_CITATION {"citationItems":[{"id":"ITEM-1","itemData":{"DOI":"10.15680/IJIRCCE.2018","ISSN":"2320-9798","abstract":"The growth of an organization in the market relies on customer's satisfaction towards its products and services. Due to the dynamic nature of the Internet, and increasing blogs, forums, and customer feedback, it usually remains a key issue in any industry to identify and extract data attributes manually. The time and manpower required to collect the data and analyse it is cumbersome. To overcome these difficulties, organizations need to use big data processes to focus on customers by automating their information processing with good qualification to improve product quality, and customer satisfaction. In this paper, application of techniques and concepts of data mining in various product and process models will be reviewed along with an empirical study on how to extract data from the Internet, and how data mining techniques can be used in the product and service-based industries to implement Industry 4.0. Observations and insights from this paper could provide guidelines for academic, business ventures, and industry practitioners to implement the discussed big data techniques in the fields of E-Business, E-Management, E-Learning, and E-Education.","author":[{"dropping-particle":"","family":"M","given":"Saravanan","non-dropping-particle":"","parse-names":false,"suffix":""},{"dropping-particle":"","family":"M","given":"Saravanan Krishnan","non-dropping-particle":"","parse-names":false,"suffix":""},{"dropping-particle":"","family":"D","given":"Srivaishnavi","non-dropping-particle":"","parse-names":false,"suffix":""}],"container-title":"International Journal of Innovative Research in Computer and Communication Engineering","id":"ITEM-1","issued":{"date-parts":[["2018"]]},"page":"7203-7208","title":"Automated Irrigation System in Vertical Farming using Internet of Things and Android","type":"article-journal"},"uris":["http://www.mendeley.com/documents/?uuid=bbc9ebb7-7c81-4436-9bf0-44157e16e4e6"]}],"mendeley":{"formattedCitation":"(M et al., 2018)","manualFormatting":"Saravanan M, Saravana Krishnan M, dan Srivaishnavi D (2018)","plainTextFormattedCitation":"(M et al., 2018)","previouslyFormattedCitation":"(M, M, and D 2018)"},"properties":{"noteIndex":0},"schema":"https://github.com/citation-style-language/schema/raw/master/csl-citation.json"}</w:instrText>
      </w:r>
      <w:r w:rsidR="003C55E9">
        <w:fldChar w:fldCharType="separate"/>
      </w:r>
      <w:r w:rsidR="003C55E9" w:rsidRPr="00094F0F">
        <w:rPr>
          <w:noProof/>
        </w:rPr>
        <w:t>Saravanan</w:t>
      </w:r>
      <w:r w:rsidR="003C55E9" w:rsidRPr="003C55E9">
        <w:rPr>
          <w:noProof/>
        </w:rPr>
        <w:t xml:space="preserve"> M</w:t>
      </w:r>
      <w:r w:rsidR="003C55E9">
        <w:rPr>
          <w:noProof/>
        </w:rPr>
        <w:t xml:space="preserve">, </w:t>
      </w:r>
      <w:r w:rsidR="003C55E9" w:rsidRPr="00094F0F">
        <w:rPr>
          <w:noProof/>
        </w:rPr>
        <w:t>Saravana Krishnan</w:t>
      </w:r>
      <w:r w:rsidR="003C55E9">
        <w:rPr>
          <w:noProof/>
        </w:rPr>
        <w:t xml:space="preserve"> M</w:t>
      </w:r>
      <w:r w:rsidR="003C55E9" w:rsidRPr="00094F0F">
        <w:rPr>
          <w:noProof/>
        </w:rPr>
        <w:t>, dan Srivaish</w:t>
      </w:r>
      <w:r w:rsidR="003C55E9">
        <w:rPr>
          <w:noProof/>
        </w:rPr>
        <w:t>navi D</w:t>
      </w:r>
      <w:r w:rsidR="003C55E9" w:rsidRPr="003C55E9">
        <w:rPr>
          <w:noProof/>
        </w:rPr>
        <w:t xml:space="preserve"> </w:t>
      </w:r>
      <w:r w:rsidR="003C55E9">
        <w:rPr>
          <w:noProof/>
        </w:rPr>
        <w:t>(</w:t>
      </w:r>
      <w:r w:rsidR="003C55E9" w:rsidRPr="003C55E9">
        <w:rPr>
          <w:noProof/>
        </w:rPr>
        <w:t>2018)</w:t>
      </w:r>
      <w:r w:rsidR="003C55E9">
        <w:fldChar w:fldCharType="end"/>
      </w:r>
      <w:r w:rsidRPr="00094F0F">
        <w:t xml:space="preserve"> </w:t>
      </w:r>
      <w:r w:rsidR="002814E1">
        <w:t>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w:t>
      </w:r>
      <w:r w:rsidR="00C47E83">
        <w:t>kelembapan</w:t>
      </w:r>
      <w:r w:rsidR="002814E1">
        <w:t xml:space="preserve">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EF04CE">
      <w:pPr>
        <w:ind w:firstLine="360"/>
      </w:pPr>
      <w:r w:rsidRPr="00094F0F">
        <w:t xml:space="preserve">Pada tahun 2019, Penelitian tentang irigasi kabut dilakukan oleh </w:t>
      </w:r>
      <w:r w:rsidR="00EF04CE">
        <w:fldChar w:fldCharType="begin" w:fldLock="1"/>
      </w:r>
      <w:r w:rsidR="00877480">
        <w:instrText>ADDIN CSL_CITATION {"citationItems":[{"id":"ITEM-1","itemData":{"author":[{"dropping-particle":"","family":"Damayanti","given":"Reza","non-dropping-particle":"","parse-names":false,"suffix":""}],"id":"ITEM-1","issued":{"date-parts":[["2019"]]},"title":"KINERJA SISTEM IRIGASI KABUT PADA PRODUKSI TANAMAN SELADA (Lectuca sativa L.)","type":"article-journal"},"uris":["http://www.mendeley.com/documents/?uuid=67bcb3a6-5788-4f45-b45b-2914d8bf1498"]}],"mendeley":{"formattedCitation":"(Damayanti, 2019)","manualFormatting":"Reza Damayanti (2019)","plainTextFormattedCitation":"(Damayanti, 2019)","previouslyFormattedCitation":"(Damayanti 2019)"},"properties":{"noteIndex":0},"schema":"https://github.com/citation-style-language/schema/raw/master/csl-citation.json"}</w:instrText>
      </w:r>
      <w:r w:rsidR="00EF04CE">
        <w:fldChar w:fldCharType="separate"/>
      </w:r>
      <w:r w:rsidR="00EF04CE">
        <w:rPr>
          <w:noProof/>
        </w:rPr>
        <w:t>Reza Damayanti</w:t>
      </w:r>
      <w:r w:rsidR="00EF04CE" w:rsidRPr="00EF04CE">
        <w:rPr>
          <w:noProof/>
        </w:rPr>
        <w:t xml:space="preserve"> </w:t>
      </w:r>
      <w:r w:rsidR="00EF04CE">
        <w:rPr>
          <w:noProof/>
        </w:rPr>
        <w:t>(</w:t>
      </w:r>
      <w:r w:rsidR="00EF04CE" w:rsidRPr="00EF04CE">
        <w:rPr>
          <w:noProof/>
        </w:rPr>
        <w:t>2019)</w:t>
      </w:r>
      <w:r w:rsidR="00EF04CE">
        <w:fldChar w:fldCharType="end"/>
      </w:r>
      <w:r w:rsidRPr="00094F0F">
        <w:t xml:space="preserve">.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Pemanfaatan teknologi IoT dapat mengefisienkan proses pertanian. Pemantauan kondisi lingkunga</w:t>
      </w:r>
      <w:r w:rsidR="00E46F4A">
        <w:t>n</w:t>
      </w:r>
      <w:r w:rsidRPr="00094F0F">
        <w:t xml:space="preserve"> dilakukan secara otomatis dengan memanfaatkan </w:t>
      </w:r>
      <w:r w:rsidRPr="00094F0F">
        <w:lastRenderedPageBreak/>
        <w:t>nilai output dari sensor yang akan diproses kemudian digunakan sebagai parameter dalam memonitoring proses pertanian seper</w:t>
      </w:r>
      <w:r w:rsidR="00767040">
        <w:t>ti penyiraman</w:t>
      </w:r>
      <w:r w:rsidRPr="00094F0F">
        <w:t xml:space="preserve">, waktu panen dan jangka waktu yang dibutuhkan tanaman untuk </w:t>
      </w:r>
      <w:r w:rsidR="00BB3A86">
        <w:t>tumbuh dalam satu periode tanam.</w:t>
      </w:r>
      <w:r w:rsidRPr="00094F0F">
        <w:t xml:space="preserve"> </w:t>
      </w:r>
      <w:r w:rsidR="00E46F4A">
        <w:t>Nilai dari sensor yang akan menjadi parameter akan di baca oleh mirokontroller ESP8266 kemudian dikirim secara realtime ke mikrokontroller Raspberry Pi. Data sensor pada Raspberry Pi kemudian dik</w:t>
      </w:r>
      <w:r w:rsidR="00CF3EE2">
        <w:t>umpulkan dan divisualisasikan.</w:t>
      </w:r>
    </w:p>
    <w:p w:rsidR="008000D3" w:rsidRPr="00083BA2" w:rsidRDefault="00EF349F" w:rsidP="00EF349F">
      <w:pPr>
        <w:pStyle w:val="Heading2"/>
      </w:pPr>
      <w:bookmarkStart w:id="21" w:name="_Toc65580119"/>
      <w:r>
        <w:t xml:space="preserve">1.2 </w:t>
      </w:r>
      <w:r w:rsidR="008000D3" w:rsidRPr="00083BA2">
        <w:t>Rumusan Masalah</w:t>
      </w:r>
      <w:bookmarkEnd w:id="20"/>
      <w:bookmarkEnd w:id="21"/>
    </w:p>
    <w:p w:rsidR="002E0F9A" w:rsidRDefault="00BD173B" w:rsidP="002E0F9A">
      <w:pPr>
        <w:widowControl w:val="0"/>
        <w:numPr>
          <w:ilvl w:val="0"/>
          <w:numId w:val="2"/>
        </w:numPr>
        <w:autoSpaceDE w:val="0"/>
        <w:autoSpaceDN w:val="0"/>
        <w:spacing w:after="0"/>
        <w:ind w:right="111"/>
        <w:rPr>
          <w:rFonts w:eastAsia="Times New Roman"/>
          <w:szCs w:val="24"/>
          <w:lang w:bidi="en-US"/>
        </w:rPr>
      </w:pPr>
      <w:bookmarkStart w:id="22"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2E0F9A" w:rsidRPr="002E0F9A" w:rsidRDefault="002E0F9A" w:rsidP="002E0F9A">
      <w:pPr>
        <w:widowControl w:val="0"/>
        <w:numPr>
          <w:ilvl w:val="0"/>
          <w:numId w:val="2"/>
        </w:numPr>
        <w:autoSpaceDE w:val="0"/>
        <w:autoSpaceDN w:val="0"/>
        <w:spacing w:after="0"/>
        <w:ind w:right="111"/>
        <w:rPr>
          <w:rFonts w:eastAsia="Times New Roman"/>
          <w:szCs w:val="24"/>
          <w:lang w:bidi="en-US"/>
        </w:rPr>
      </w:pPr>
      <w:r w:rsidRPr="002E0F9A">
        <w:rPr>
          <w:lang w:bidi="en-US"/>
        </w:rPr>
        <w:t>Bagaimana memantau dan mengontrol penyiraman tanaman pada vertical farming?</w:t>
      </w:r>
    </w:p>
    <w:p w:rsidR="008000D3" w:rsidRPr="00083BA2" w:rsidRDefault="00EF349F" w:rsidP="00EF349F">
      <w:pPr>
        <w:pStyle w:val="Heading2"/>
      </w:pPr>
      <w:bookmarkStart w:id="23" w:name="_Toc65580120"/>
      <w:r>
        <w:t>1</w:t>
      </w:r>
      <w:r w:rsidR="00BF62EB">
        <w:t>.3</w:t>
      </w:r>
      <w:r>
        <w:t xml:space="preserve"> </w:t>
      </w:r>
      <w:r w:rsidR="008000D3" w:rsidRPr="00083BA2">
        <w:t>Tujuan Penelitian</w:t>
      </w:r>
      <w:bookmarkEnd w:id="22"/>
      <w:bookmarkEnd w:id="23"/>
    </w:p>
    <w:p w:rsidR="00BD173B" w:rsidRPr="008E51FF" w:rsidRDefault="00BD173B" w:rsidP="008E51FF">
      <w:pPr>
        <w:pStyle w:val="ListParagraph"/>
        <w:numPr>
          <w:ilvl w:val="0"/>
          <w:numId w:val="24"/>
        </w:numPr>
        <w:rPr>
          <w:lang w:bidi="en-US"/>
        </w:rPr>
      </w:pPr>
      <w:bookmarkStart w:id="24"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pada tanaman</w:t>
      </w:r>
      <w:r w:rsidR="002E0F9A">
        <w:rPr>
          <w:lang w:bidi="en-US"/>
        </w:rPr>
        <w:t xml:space="preserve"> </w:t>
      </w:r>
      <w:r w:rsidR="002E0F9A" w:rsidRPr="002E0F9A">
        <w:rPr>
          <w:lang w:bidi="en-US"/>
        </w:rPr>
        <w:t>berdasarkan data sensor yang dikumpulkan</w:t>
      </w:r>
    </w:p>
    <w:p w:rsidR="008000D3" w:rsidRPr="00083BA2" w:rsidRDefault="00BF62EB" w:rsidP="00EF349F">
      <w:pPr>
        <w:pStyle w:val="Heading2"/>
      </w:pPr>
      <w:bookmarkStart w:id="25" w:name="_Toc65580121"/>
      <w:r>
        <w:t>1.4</w:t>
      </w:r>
      <w:r w:rsidR="00EF349F">
        <w:t xml:space="preserve"> </w:t>
      </w:r>
      <w:r w:rsidR="008000D3" w:rsidRPr="00083BA2">
        <w:t>Manfaat Penelitian</w:t>
      </w:r>
      <w:bookmarkEnd w:id="24"/>
      <w:bookmarkEnd w:id="25"/>
    </w:p>
    <w:p w:rsidR="00BD173B" w:rsidRPr="00094F0F" w:rsidRDefault="00BD173B" w:rsidP="00BD173B">
      <w:pPr>
        <w:spacing w:after="0"/>
        <w:ind w:firstLine="360"/>
        <w:rPr>
          <w:szCs w:val="24"/>
        </w:rPr>
      </w:pPr>
      <w:bookmarkStart w:id="26"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8000D3" w:rsidRDefault="00BD173B" w:rsidP="00E71F1A">
      <w:pPr>
        <w:numPr>
          <w:ilvl w:val="0"/>
          <w:numId w:val="14"/>
        </w:numPr>
        <w:spacing w:after="0"/>
        <w:contextualSpacing/>
        <w:rPr>
          <w:szCs w:val="24"/>
        </w:rPr>
      </w:pPr>
      <w:r>
        <w:rPr>
          <w:szCs w:val="24"/>
        </w:rPr>
        <w:t xml:space="preserve">Memberikan solusi pada masalah </w:t>
      </w:r>
      <w:r w:rsidR="00F373EE">
        <w:rPr>
          <w:szCs w:val="24"/>
        </w:rPr>
        <w:t>degradasi</w:t>
      </w:r>
      <w:r>
        <w:rPr>
          <w:szCs w:val="24"/>
        </w:rPr>
        <w:t xml:space="preserve"> air dan lahan pada sektor pertanian</w:t>
      </w:r>
      <w:bookmarkEnd w:id="26"/>
    </w:p>
    <w:p w:rsidR="00BF62EB" w:rsidRPr="00A10126" w:rsidRDefault="00BF62EB" w:rsidP="00BF62EB">
      <w:pPr>
        <w:pStyle w:val="Heading2"/>
      </w:pPr>
      <w:bookmarkStart w:id="27" w:name="_Toc65580122"/>
      <w:r>
        <w:lastRenderedPageBreak/>
        <w:t xml:space="preserve">1.5 </w:t>
      </w:r>
      <w:r w:rsidRPr="00083BA2">
        <w:t>Ruang Lingkup Penelitian</w:t>
      </w:r>
      <w:bookmarkEnd w:id="27"/>
    </w:p>
    <w:p w:rsidR="00BF62EB" w:rsidRPr="00094F0F" w:rsidRDefault="00BF62EB" w:rsidP="00BF62E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F62EB" w:rsidRPr="00094F0F" w:rsidRDefault="00BF62EB" w:rsidP="00BF62E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sidR="006A71A6">
        <w:rPr>
          <w:rFonts w:eastAsia="Times New Roman"/>
          <w:szCs w:val="24"/>
          <w:lang w:bidi="en-US"/>
        </w:rPr>
        <w:t xml:space="preserve"> </w:t>
      </w:r>
      <w:r>
        <w:rPr>
          <w:rFonts w:eastAsia="Times New Roman"/>
          <w:szCs w:val="24"/>
          <w:lang w:bidi="en-US"/>
        </w:rPr>
        <w:t xml:space="preserve">sensor capasitive </w:t>
      </w:r>
      <w:r w:rsidRPr="00673C54">
        <w:rPr>
          <w:rFonts w:eastAsia="Times New Roman"/>
          <w:szCs w:val="24"/>
          <w:lang w:bidi="en-US"/>
        </w:rPr>
        <w:t>SEN019</w:t>
      </w:r>
      <w:r>
        <w:rPr>
          <w:rFonts w:eastAsia="Times New Roman"/>
          <w:szCs w:val="24"/>
          <w:lang w:bidi="en-US"/>
        </w:rPr>
        <w:t>3</w:t>
      </w:r>
      <w:r w:rsidRPr="001A0950">
        <w:t xml:space="preserve"> </w:t>
      </w:r>
      <w:r>
        <w:t xml:space="preserve">untuk memantau penyiraman serta menggunakan sensor Ultrasonik </w:t>
      </w:r>
      <w:r w:rsidR="00767040">
        <w:t>untuk memantau tinggi tanaman</w:t>
      </w:r>
      <w:r>
        <w:t>.</w:t>
      </w:r>
    </w:p>
    <w:p w:rsidR="00BF62EB" w:rsidRPr="00E71F1A" w:rsidRDefault="00BF62EB" w:rsidP="00BF62EB">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 xml:space="preserve">vertical farming </w:t>
      </w:r>
      <w:r>
        <w:rPr>
          <w:rFonts w:eastAsia="Times New Roman"/>
          <w:szCs w:val="24"/>
          <w:lang w:bidi="en-US"/>
        </w:rPr>
        <w:t>(</w:t>
      </w:r>
      <w:r w:rsidR="00836175">
        <w:rPr>
          <w:rFonts w:eastAsia="Times New Roman"/>
          <w:szCs w:val="24"/>
          <w:lang w:bidi="en-US"/>
        </w:rPr>
        <w:t xml:space="preserve">prototipe lahan berupa </w:t>
      </w:r>
      <w:r>
        <w:rPr>
          <w:rFonts w:eastAsia="Times New Roman"/>
          <w:szCs w:val="24"/>
          <w:lang w:bidi="en-US"/>
        </w:rPr>
        <w:t xml:space="preserve">sebuh rak yang terdiri dari tiga susunan) dengan jenis tanaman yang digunakan yaitu tanaman </w:t>
      </w:r>
      <w:r>
        <w:rPr>
          <w:rFonts w:eastAsia="Times New Roman"/>
          <w:i/>
          <w:szCs w:val="24"/>
          <w:lang w:bidi="en-US"/>
        </w:rPr>
        <w:t>microgreen</w:t>
      </w:r>
      <w:r w:rsidRPr="00094F0F">
        <w:rPr>
          <w:rFonts w:eastAsia="Times New Roman"/>
          <w:szCs w:val="24"/>
          <w:lang w:bidi="en-US"/>
        </w:rPr>
        <w:t>.</w:t>
      </w:r>
    </w:p>
    <w:p w:rsidR="00BF62EB" w:rsidRPr="00E71F1A" w:rsidRDefault="00BF62EB" w:rsidP="00BF62EB">
      <w:pPr>
        <w:spacing w:after="0"/>
        <w:ind w:left="720"/>
        <w:contextualSpacing/>
        <w:rPr>
          <w:szCs w:val="24"/>
        </w:rPr>
      </w:pPr>
    </w:p>
    <w:p w:rsidR="0048637B" w:rsidRDefault="0048637B">
      <w:pPr>
        <w:spacing w:after="160" w:line="259" w:lineRule="auto"/>
        <w:jc w:val="left"/>
        <w:rPr>
          <w:rFonts w:eastAsia="Times New Roman" w:cstheme="majorBidi"/>
          <w:b/>
          <w:color w:val="000000" w:themeColor="text1"/>
          <w:szCs w:val="32"/>
        </w:rPr>
      </w:pPr>
      <w:bookmarkStart w:id="28" w:name="_Toc25141842"/>
      <w:r>
        <w:rPr>
          <w:rFonts w:eastAsia="Times New Roman"/>
        </w:rPr>
        <w:br w:type="page"/>
      </w:r>
    </w:p>
    <w:p w:rsidR="0048227D" w:rsidRDefault="0048227D" w:rsidP="00EF349F">
      <w:pPr>
        <w:pStyle w:val="Heading1"/>
        <w:rPr>
          <w:rFonts w:eastAsia="Times New Roman" w:cs="Times New Roman"/>
        </w:rPr>
      </w:pPr>
      <w:bookmarkStart w:id="29" w:name="_Toc65580123"/>
      <w:r>
        <w:rPr>
          <w:rFonts w:eastAsia="Times New Roman"/>
        </w:rPr>
        <w:lastRenderedPageBreak/>
        <w:t>BAB II TINJAUAN PUSTAKA</w:t>
      </w:r>
      <w:bookmarkEnd w:id="28"/>
      <w:bookmarkEnd w:id="29"/>
    </w:p>
    <w:p w:rsidR="00380D59" w:rsidRDefault="00380D59" w:rsidP="00041C57">
      <w:pPr>
        <w:pStyle w:val="Heading2"/>
        <w:numPr>
          <w:ilvl w:val="1"/>
          <w:numId w:val="12"/>
        </w:numPr>
        <w:rPr>
          <w:rFonts w:eastAsia="Times New Roman"/>
        </w:rPr>
      </w:pPr>
      <w:bookmarkStart w:id="30" w:name="_Toc65580124"/>
      <w:r w:rsidRPr="00380D59">
        <w:rPr>
          <w:rFonts w:eastAsia="Times New Roman"/>
          <w:i/>
        </w:rPr>
        <w:t>Internet of Things</w:t>
      </w:r>
      <w:r>
        <w:rPr>
          <w:rFonts w:eastAsia="Times New Roman"/>
        </w:rPr>
        <w:t xml:space="preserve"> (IoT)</w:t>
      </w:r>
      <w:bookmarkEnd w:id="30"/>
      <w:r w:rsidR="00EF349F">
        <w:rPr>
          <w:rFonts w:eastAsia="Times New Roman"/>
        </w:rPr>
        <w:t xml:space="preserve"> </w:t>
      </w:r>
    </w:p>
    <w:p w:rsidR="00041C57" w:rsidRPr="00041C57" w:rsidRDefault="00041C57" w:rsidP="00041C57">
      <w:pPr>
        <w:ind w:firstLine="450"/>
      </w:pPr>
      <w:r w:rsidRPr="00041C57">
        <w:rPr>
          <w:i/>
        </w:rPr>
        <w:t>Internet of Things</w:t>
      </w:r>
      <w:r>
        <w:t xml:space="preserve"> (IoT) merupakan</w:t>
      </w:r>
      <w:r w:rsidRPr="00041C57">
        <w:t xml:space="preserve"> paradigma terkenal yang mendefinisikan lingkungan dinamis dari perangkat komputasi yang saling terkait dengan berbagai komponen un</w:t>
      </w:r>
      <w:r>
        <w:t>tuk konektivitas</w:t>
      </w:r>
      <w:r w:rsidRPr="00041C57">
        <w:t xml:space="preserve"> transfer data. Teknologi yang sering diimplementasikan di domain IoT adalah machine-to-machine communication (M2M</w:t>
      </w:r>
      <w:r>
        <w:t>), context-aware computing dan Radio-Frequency Identificat</w:t>
      </w:r>
      <w:r w:rsidRPr="00041C57">
        <w:t>i</w:t>
      </w:r>
      <w:r>
        <w:t>on</w:t>
      </w:r>
      <w:r w:rsidRPr="00041C57">
        <w:t xml:space="preserve"> (RFID)</w:t>
      </w:r>
      <w:r w:rsidR="006458D9">
        <w:t xml:space="preserve"> </w:t>
      </w:r>
      <w:r w:rsidR="006458D9">
        <w:fldChar w:fldCharType="begin" w:fldLock="1"/>
      </w:r>
      <w:r w:rsidR="00877480">
        <w:instrText>ADDIN CSL_CITATION {"citationItems":[{"id":"ITEM-1","itemData":{"DOI":"10.1109/COMST.2019.2962586","ISSN":"1553877X","abstract":"Today is the era of the Internet of Things (IoT). The recent advances in hardware and information technology have accelerated the deployment of billions of interconnected, smart and adaptive devices in critical infrastructures like health, transportation, environmental control, and home automation. Transferring data over a network without requiring any kind of human-to-computer or human-to-human interaction, brings reliability and convenience to consumers, but also opens a new world of opportunity for intruders, and introduces a whole set of unique and complicated questions to the field of Digital Forensics. Although IoT data could be a rich source of evidence, forensics professionals cope with diverse problems, starting from the huge variety of IoT devices and non-standard formats, to the multi-tenant cloud infrastructure and the resulting multi-jurisdictional litigations. A further challenge is the end-to-end encryption which represents a trade-off between users' right to privacy and the success of the forensics investigation. Due to its volatile nature, digital evidence has to be acquired and analyzed using validated tools and techniques that ensure the maintenance of the Chain of Custody. Therefore, the purpose of this paper is to identify and discuss the main issues involved in the complex process of IoT-based investigations, particularly all legal, privacy and cloud security challenges. Furthermore, this work provides an overview of the past and current theoretical models in the digital forensics science. Special attention is paid to frameworks that aim to extract data in a privacy-preserving manner or secure the evidence integrity using decentralized blockchain-based solutions. In addition, the present paper addresses the ongoing Forensics-as-a-Service (FaaS) paradigm, as well as some promising cross-cutting data reduction and forensics intelligence techniques. Finally, several other research trends and open issues are presented, with emphasis on the need for proactive Forensics Readiness strategies and generally agreed-upon standards.","author":[{"dropping-particle":"","family":"Stoyanova","given":"Maria","non-dropping-particle":"","parse-names":false,"suffix":""},{"dropping-particle":"","family":"Nikoloudakis","given":"Yannis","non-dropping-particle":"","parse-names":false,"suffix":""},{"dropping-particle":"","family":"Panagiotakis","given":"Spyridon","non-dropping-particle":"","parse-names":false,"suffix":""},{"dropping-particle":"","family":"Pallis","given":"Evangelos","non-dropping-particle":"","parse-names":false,"suffix":""},{"dropping-particle":"","family":"Markakis","given":"Evangelos K.","non-dropping-particle":"","parse-names":false,"suffix":""}],"container-title":"IEEE Communications Surveys and Tutorials","id":"ITEM-1","issue":"2","issued":{"date-parts":[["2020"]]},"page":"1191-1221","publisher":"IEEE","title":"A Survey on the Internet of Things (IoT) Forensics: Challenges, Approaches, and Open Issues","type":"article-journal","volume":"22"},"uris":["http://www.mendeley.com/documents/?uuid=1e062af7-9d93-4559-a73b-08eb4f3ceee3"]}],"mendeley":{"formattedCitation":"(Stoyanova et al., 2020)","plainTextFormattedCitation":"(Stoyanova et al., 2020)","previouslyFormattedCitation":"(Stoyanova et al. 2020)"},"properties":{"noteIndex":0},"schema":"https://github.com/citation-style-language/schema/raw/master/csl-citation.json"}</w:instrText>
      </w:r>
      <w:r w:rsidR="006458D9">
        <w:fldChar w:fldCharType="separate"/>
      </w:r>
      <w:r w:rsidR="00877480" w:rsidRPr="00877480">
        <w:rPr>
          <w:noProof/>
        </w:rPr>
        <w:t xml:space="preserve">(Stoyanova </w:t>
      </w:r>
      <w:r w:rsidR="00DE549C" w:rsidRPr="00DE549C">
        <w:rPr>
          <w:i/>
          <w:noProof/>
        </w:rPr>
        <w:t>et al.</w:t>
      </w:r>
      <w:r w:rsidR="00877480" w:rsidRPr="00877480">
        <w:rPr>
          <w:noProof/>
        </w:rPr>
        <w:t>, 2020)</w:t>
      </w:r>
      <w:r w:rsidR="006458D9">
        <w:fldChar w:fldCharType="end"/>
      </w:r>
    </w:p>
    <w:p w:rsidR="0048227D" w:rsidRDefault="00380D59" w:rsidP="00EF349F">
      <w:pPr>
        <w:pStyle w:val="Heading2"/>
        <w:rPr>
          <w:rFonts w:eastAsia="Times New Roman"/>
        </w:rPr>
      </w:pPr>
      <w:bookmarkStart w:id="31" w:name="_Toc65580125"/>
      <w:r>
        <w:rPr>
          <w:rFonts w:eastAsia="Times New Roman"/>
        </w:rPr>
        <w:t xml:space="preserve">2.2 </w:t>
      </w:r>
      <w:r w:rsidR="0048227D">
        <w:rPr>
          <w:rFonts w:eastAsia="Times New Roman"/>
        </w:rPr>
        <w:t>Vertical Farming</w:t>
      </w:r>
      <w:bookmarkEnd w:id="31"/>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575E21">
        <w:t>ahari</w:t>
      </w:r>
      <w:r w:rsidR="001A5B80">
        <w:t xml:space="preserve"> </w:t>
      </w:r>
      <w:r w:rsidR="001A5B80">
        <w:fldChar w:fldCharType="begin" w:fldLock="1"/>
      </w:r>
      <w:r w:rsidR="008774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877480" w:rsidRPr="008774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8774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et al., 2018)","plainTextFormattedCitation":"(Graamans et al., 2018)","previouslyFormattedCitation":"(Graamans et al. 2018)"},"properties":{"noteIndex":0},"schema":"https://github.com/citation-style-language/schema/raw/master/csl-citation.json"}</w:instrText>
      </w:r>
      <w:r w:rsidR="001A5B80">
        <w:fldChar w:fldCharType="separate"/>
      </w:r>
      <w:r w:rsidR="00877480" w:rsidRPr="00877480">
        <w:rPr>
          <w:noProof/>
        </w:rPr>
        <w:t xml:space="preserve">(Graamans </w:t>
      </w:r>
      <w:r w:rsidR="00DE549C" w:rsidRPr="00DE549C">
        <w:rPr>
          <w:i/>
          <w:noProof/>
        </w:rPr>
        <w:t>et al.</w:t>
      </w:r>
      <w:r w:rsidR="00877480" w:rsidRPr="008774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8774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877480" w:rsidRPr="008774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8774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877480" w:rsidRPr="00877480">
        <w:rPr>
          <w:noProof/>
        </w:rPr>
        <w:t>(Tuomisto, 2019)</w:t>
      </w:r>
      <w:r w:rsidR="001A5B80">
        <w:fldChar w:fldCharType="end"/>
      </w:r>
      <w:r>
        <w:t>.</w:t>
      </w:r>
    </w:p>
    <w:p w:rsidR="0048227D" w:rsidRDefault="0048227D" w:rsidP="008C3494">
      <w:pPr>
        <w:ind w:firstLine="540"/>
      </w:pPr>
      <w:r>
        <w:lastRenderedPageBreak/>
        <w:t xml:space="preserve">Terdapat tiga tipe </w:t>
      </w:r>
      <w:r>
        <w:rPr>
          <w:i/>
        </w:rPr>
        <w:t>vertical farming</w:t>
      </w:r>
      <w:r>
        <w:t xml:space="preserve">. Tipe yang pertama mengacu pada konstruksi struktur tinggi dengan beberapa tingkat bedeng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8774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877480" w:rsidRPr="00877480">
        <w:rPr>
          <w:noProof/>
        </w:rPr>
        <w:t>(Al-Kodmany, 2018)</w:t>
      </w:r>
      <w:r w:rsidR="00B96BFC">
        <w:fldChar w:fldCharType="end"/>
      </w:r>
      <w:r>
        <w:t>.</w:t>
      </w:r>
    </w:p>
    <w:p w:rsidR="0048227D" w:rsidRDefault="00380D59" w:rsidP="00EF349F">
      <w:pPr>
        <w:pStyle w:val="Heading2"/>
        <w:rPr>
          <w:rFonts w:eastAsia="Times New Roman"/>
        </w:rPr>
      </w:pPr>
      <w:bookmarkStart w:id="32" w:name="_Toc65580126"/>
      <w:r>
        <w:rPr>
          <w:rFonts w:eastAsia="Times New Roman"/>
        </w:rPr>
        <w:t>2.3</w:t>
      </w:r>
      <w:r w:rsidR="00EF349F">
        <w:rPr>
          <w:rFonts w:eastAsia="Times New Roman"/>
        </w:rPr>
        <w:t xml:space="preserve"> </w:t>
      </w:r>
      <w:r w:rsidR="0048227D">
        <w:rPr>
          <w:rFonts w:eastAsia="Times New Roman"/>
        </w:rPr>
        <w:t>Irigasi Kabut</w:t>
      </w:r>
      <w:bookmarkEnd w:id="32"/>
    </w:p>
    <w:p w:rsidR="0048227D" w:rsidRDefault="0048227D" w:rsidP="008C3494">
      <w:pPr>
        <w:ind w:firstLine="720"/>
      </w:pPr>
      <w:r>
        <w:t xml:space="preserve">Irigasi </w:t>
      </w:r>
      <w:r w:rsidR="006E7660">
        <w:t xml:space="preserve">kabut </w:t>
      </w:r>
      <w:r>
        <w:t xml:space="preserve">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877480">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877480" w:rsidRPr="00877480">
        <w:rPr>
          <w:noProof/>
        </w:rPr>
        <w:t>(KEMENDESA, 2018)</w:t>
      </w:r>
      <w:r w:rsidR="00B96BFC">
        <w:fldChar w:fldCharType="end"/>
      </w:r>
      <w:r>
        <w:t>.</w:t>
      </w:r>
    </w:p>
    <w:p w:rsidR="00391C03" w:rsidRDefault="00391C03" w:rsidP="00380D59">
      <w:pPr>
        <w:pStyle w:val="Heading2"/>
        <w:numPr>
          <w:ilvl w:val="1"/>
          <w:numId w:val="40"/>
        </w:numPr>
        <w:ind w:left="360"/>
        <w:rPr>
          <w:rFonts w:eastAsia="Times New Roman"/>
          <w:i/>
        </w:rPr>
      </w:pPr>
      <w:bookmarkStart w:id="33" w:name="_Toc65580127"/>
      <w:bookmarkStart w:id="34" w:name="_Toc25141846"/>
      <w:r>
        <w:rPr>
          <w:rFonts w:eastAsia="Times New Roman"/>
          <w:i/>
        </w:rPr>
        <w:t>Microgreen</w:t>
      </w:r>
      <w:bookmarkEnd w:id="33"/>
    </w:p>
    <w:p w:rsidR="00391C03" w:rsidRPr="00391C03" w:rsidRDefault="00391C03" w:rsidP="007B2881">
      <w:pPr>
        <w:ind w:firstLine="360"/>
        <w:rPr>
          <w:sz w:val="22"/>
        </w:rPr>
      </w:pPr>
      <w:r>
        <w:rPr>
          <w:i/>
        </w:rPr>
        <w:t xml:space="preserve">Microgreen </w:t>
      </w:r>
      <w:r>
        <w:t xml:space="preserve">merupakan tanaman muda dengan tekstur lunak yang memiliki kandungan vitamin dan gizi yang tinggi </w:t>
      </w:r>
      <w:r>
        <w:fldChar w:fldCharType="begin" w:fldLock="1"/>
      </w:r>
      <w:r w:rsidR="00877480">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fldChar w:fldCharType="separate"/>
      </w:r>
      <w:r w:rsidR="00877480" w:rsidRPr="00877480">
        <w:rPr>
          <w:noProof/>
        </w:rPr>
        <w:t>(BPTP, 2019)</w:t>
      </w:r>
      <w:r>
        <w:fldChar w:fldCharType="end"/>
      </w:r>
      <w:r>
        <w:t>. Tanaman microgreen membutuhkan lingkungan yang cukup perlindungan seperti terowongan atau rumah kaca agar dapat bertumbuh dengan suhu 24</w:t>
      </w:r>
      <w:r w:rsidRPr="00391C03">
        <w:rPr>
          <w:vertAlign w:val="superscript"/>
        </w:rPr>
        <w:t xml:space="preserve"> o</w:t>
      </w:r>
      <w:r>
        <w:t>C – 29</w:t>
      </w:r>
      <w:r w:rsidRPr="00391C03">
        <w:rPr>
          <w:vertAlign w:val="superscript"/>
        </w:rPr>
        <w:t>o</w:t>
      </w:r>
      <w:r>
        <w:t xml:space="preserve">C serta </w:t>
      </w:r>
      <w:r w:rsidR="00C47E83">
        <w:t>kelembapan</w:t>
      </w:r>
      <w:r>
        <w:t xml:space="preserve"> 30% – 80%</w:t>
      </w:r>
      <w:r w:rsidR="000E3BF4">
        <w:t xml:space="preserve"> </w:t>
      </w:r>
      <w:r w:rsidR="000E3BF4">
        <w:fldChar w:fldCharType="begin" w:fldLock="1"/>
      </w:r>
      <w:r w:rsidR="00877480">
        <w:instrText>ADDIN CSL_CITATION {"citationItems":[{"id":"ITEM-1","itemData":{"URL":"http://jakarta.litbang.pertanian.go.id/ind/index.php/publikasi/artikel/1208-mengenal-microgreen-sayuran-mini-kaya-gizi-langsung-dari-rumah-kita%0A","author":[{"dropping-particle":"","family":"BPTP","given":"Balai Pengkajian Teknologi Pertanian Jakarta","non-dropping-particle":"","parse-names":false,"suffix":""}],"id":"ITEM-1","issued":{"date-parts":[["2019"]]},"title":"Mengenal Microgreen : Sayuran Mini Kaya Gizi Langsung Dari Rumah Kita","type":"webpage"},"uris":["http://www.mendeley.com/documents/?uuid=8f0d8f86-18e7-4715-a566-57c3d589b84f"]}],"mendeley":{"formattedCitation":"(BPTP, 2019)","plainTextFormattedCitation":"(BPTP, 2019)","previouslyFormattedCitation":"(BPTP 2019)"},"properties":{"noteIndex":0},"schema":"https://github.com/citation-style-language/schema/raw/master/csl-citation.json"}</w:instrText>
      </w:r>
      <w:r w:rsidR="000E3BF4">
        <w:fldChar w:fldCharType="separate"/>
      </w:r>
      <w:r w:rsidR="00877480" w:rsidRPr="00877480">
        <w:rPr>
          <w:noProof/>
        </w:rPr>
        <w:t>(BPTP, 2019)</w:t>
      </w:r>
      <w:r w:rsidR="000E3BF4">
        <w:fldChar w:fldCharType="end"/>
      </w:r>
      <w:r>
        <w:t xml:space="preserve">. Tanaman </w:t>
      </w:r>
      <w:r>
        <w:rPr>
          <w:i/>
        </w:rPr>
        <w:t xml:space="preserve">microgreen </w:t>
      </w:r>
      <w:r>
        <w:t xml:space="preserve">dapat dipanen saat tinggi tanaman mencapai 1.5 inc hingga 2 inc atau </w:t>
      </w:r>
      <w:r w:rsidR="007B2881">
        <w:t>kurang lebih 4 sampai 5 cm.</w:t>
      </w:r>
    </w:p>
    <w:p w:rsidR="0048227D" w:rsidRDefault="00380D59" w:rsidP="00EF349F">
      <w:pPr>
        <w:pStyle w:val="Heading2"/>
        <w:rPr>
          <w:rFonts w:eastAsia="Times New Roman"/>
        </w:rPr>
      </w:pPr>
      <w:bookmarkStart w:id="35" w:name="_Toc65580128"/>
      <w:r>
        <w:rPr>
          <w:rFonts w:eastAsia="Times New Roman"/>
        </w:rPr>
        <w:t>2.5</w:t>
      </w:r>
      <w:r w:rsidR="00710514">
        <w:rPr>
          <w:rFonts w:eastAsia="Times New Roman"/>
        </w:rPr>
        <w:t xml:space="preserve"> </w:t>
      </w:r>
      <w:r w:rsidR="0048227D">
        <w:rPr>
          <w:rFonts w:eastAsia="Times New Roman"/>
        </w:rPr>
        <w:t>Perangkat Keras</w:t>
      </w:r>
      <w:bookmarkEnd w:id="34"/>
      <w:bookmarkEnd w:id="35"/>
    </w:p>
    <w:p w:rsidR="00BD0E8C" w:rsidRDefault="00380D59" w:rsidP="00EF349F">
      <w:pPr>
        <w:pStyle w:val="Heading3"/>
        <w:rPr>
          <w:rFonts w:eastAsia="Times New Roman"/>
        </w:rPr>
      </w:pPr>
      <w:bookmarkStart w:id="36" w:name="_Toc65580129"/>
      <w:bookmarkStart w:id="37" w:name="_Toc25141847"/>
      <w:r>
        <w:rPr>
          <w:rFonts w:eastAsia="Times New Roman"/>
        </w:rPr>
        <w:t>2.5</w:t>
      </w:r>
      <w:r w:rsidR="00EF349F">
        <w:rPr>
          <w:rFonts w:eastAsia="Times New Roman"/>
        </w:rPr>
        <w:t xml:space="preserve">.1 </w:t>
      </w:r>
      <w:r w:rsidR="00BD0E8C">
        <w:rPr>
          <w:rFonts w:eastAsia="Times New Roman"/>
        </w:rPr>
        <w:t>Mikrokontroller</w:t>
      </w:r>
      <w:bookmarkEnd w:id="36"/>
    </w:p>
    <w:p w:rsidR="0048227D" w:rsidRDefault="0048227D" w:rsidP="00BD0E8C">
      <w:pPr>
        <w:pStyle w:val="ListParagraph"/>
        <w:numPr>
          <w:ilvl w:val="0"/>
          <w:numId w:val="33"/>
        </w:numPr>
        <w:spacing w:after="0"/>
        <w:ind w:left="360"/>
      </w:pPr>
      <w:r>
        <w:t>Node MCU ESP8266</w:t>
      </w:r>
    </w:p>
    <w:p w:rsidR="0048227D" w:rsidRPr="00825DBD" w:rsidRDefault="0048227D" w:rsidP="0048227D">
      <w:pPr>
        <w:spacing w:after="0"/>
        <w:ind w:firstLine="480"/>
        <w:rPr>
          <w:rFonts w:eastAsia="Calibri"/>
          <w:szCs w:val="24"/>
        </w:rPr>
      </w:pPr>
      <w:r>
        <w:rPr>
          <w:rFonts w:eastAsia="Calibri"/>
          <w:szCs w:val="24"/>
        </w:rPr>
        <w:lastRenderedPageBreak/>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877480">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mp; Chandra, 2019)","plainTextFormattedCitation":"(Efendi &amp; Chandra, 2019)","previouslyFormattedCitation":"(Efendi and Chandra 2019)"},"properties":{"noteIndex":0},"schema":"https://github.com/citation-style-language/schema/raw/master/csl-citation.json"}</w:instrText>
      </w:r>
      <w:r w:rsidR="004B2198">
        <w:rPr>
          <w:rFonts w:eastAsia="Calibri"/>
          <w:szCs w:val="24"/>
        </w:rPr>
        <w:fldChar w:fldCharType="separate"/>
      </w:r>
      <w:r w:rsidR="00877480" w:rsidRPr="00877480">
        <w:rPr>
          <w:rFonts w:eastAsia="Calibri"/>
          <w:noProof/>
          <w:szCs w:val="24"/>
        </w:rPr>
        <w:t xml:space="preserve">(Efendi </w:t>
      </w:r>
      <w:r w:rsidR="00DE549C" w:rsidRPr="00DE549C">
        <w:rPr>
          <w:rFonts w:eastAsia="Calibri"/>
          <w:i/>
          <w:noProof/>
          <w:szCs w:val="24"/>
        </w:rPr>
        <w:t>and</w:t>
      </w:r>
      <w:r w:rsidR="00877480" w:rsidRPr="00877480">
        <w:rPr>
          <w:rFonts w:eastAsia="Calibri"/>
          <w:noProof/>
          <w:szCs w:val="24"/>
        </w:rPr>
        <w:t xml:space="preserve"> Chandra, 2019)</w:t>
      </w:r>
      <w:r w:rsidR="004B2198">
        <w:rPr>
          <w:rFonts w:eastAsia="Calibri"/>
          <w:szCs w:val="24"/>
        </w:rPr>
        <w:fldChar w:fldCharType="end"/>
      </w:r>
      <w:r>
        <w:rPr>
          <w:rFonts w:eastAsia="Calibri"/>
          <w:szCs w:val="24"/>
        </w:rPr>
        <w:t>.</w:t>
      </w:r>
      <w:r w:rsidR="00825DBD">
        <w:rPr>
          <w:rFonts w:eastAsia="Calibri"/>
          <w:szCs w:val="24"/>
        </w:rPr>
        <w:t xml:space="preserve"> Pada penelitian ini, node MCU ESP8266 akan digunakan untuk membaca sensor serta mengendalikan aktuator dalam hal ini yaitu solenoid </w:t>
      </w:r>
      <w:r w:rsidR="00825DBD">
        <w:rPr>
          <w:rFonts w:eastAsia="Calibri"/>
          <w:i/>
          <w:szCs w:val="24"/>
        </w:rPr>
        <w:t>valve</w:t>
      </w:r>
      <w:r w:rsidR="00825DBD">
        <w:rPr>
          <w:rFonts w:eastAsia="Calibri"/>
          <w:szCs w:val="24"/>
        </w:rPr>
        <w:t>.</w:t>
      </w:r>
    </w:p>
    <w:p w:rsidR="0048227D" w:rsidRDefault="0048227D" w:rsidP="007B2881">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sidR="007B2881">
        <w:rPr>
          <w:szCs w:val="24"/>
        </w:rPr>
        <w:t xml:space="preserve">. </w:t>
      </w: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877480">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877480" w:rsidRPr="00877480">
        <w:rPr>
          <w:rFonts w:eastAsia="Calibri"/>
          <w:noProof/>
          <w:szCs w:val="24"/>
        </w:rPr>
        <w:t>(Aji, 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w:t>
      </w:r>
      <w:r w:rsidR="007B2881">
        <w:rPr>
          <w:rFonts w:eastAsia="Calibri"/>
          <w:szCs w:val="24"/>
        </w:rPr>
        <w:t>8266 ditunjukkan pada Gambar 2.1</w:t>
      </w:r>
      <w:r>
        <w:rPr>
          <w:rFonts w:eastAsia="Calibri"/>
          <w:szCs w:val="24"/>
        </w:rPr>
        <w:t>.</w:t>
      </w:r>
    </w:p>
    <w:p w:rsidR="0048227D" w:rsidRDefault="0048227D" w:rsidP="000D61B2">
      <w:pPr>
        <w:spacing w:after="0"/>
        <w:ind w:firstLine="480"/>
        <w:jc w:val="center"/>
        <w:rPr>
          <w:rFonts w:eastAsia="Calibri"/>
          <w:szCs w:val="24"/>
        </w:rPr>
      </w:pPr>
      <w:r>
        <w:rPr>
          <w:noProof/>
          <w:lang w:val="id-ID" w:eastAsia="id-ID"/>
        </w:rPr>
        <w:drawing>
          <wp:inline distT="0" distB="0" distL="0" distR="0" wp14:anchorId="12511931" wp14:editId="4C403182">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1">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E804AD" w:rsidP="0023481A">
      <w:pPr>
        <w:pStyle w:val="Caption"/>
        <w:spacing w:after="0"/>
      </w:pPr>
      <w:bookmarkStart w:id="38" w:name="_Toc46945475"/>
      <w:bookmarkStart w:id="39" w:name="_Toc48314417"/>
      <w:bookmarkStart w:id="40" w:name="_Toc62320669"/>
      <w:r>
        <w:t>Gambar 2.</w:t>
      </w:r>
      <w:r w:rsidR="00F926CF">
        <w:fldChar w:fldCharType="begin"/>
      </w:r>
      <w:r w:rsidR="00F926CF">
        <w:instrText xml:space="preserve"> SEQ Gambar_2 \* ARABIC </w:instrText>
      </w:r>
      <w:r w:rsidR="00F926CF">
        <w:fldChar w:fldCharType="separate"/>
      </w:r>
      <w:r w:rsidR="000A2EE6">
        <w:rPr>
          <w:noProof/>
        </w:rPr>
        <w:t>1</w:t>
      </w:r>
      <w:r w:rsidR="00F926CF">
        <w:rPr>
          <w:noProof/>
        </w:rPr>
        <w:fldChar w:fldCharType="end"/>
      </w:r>
      <w:r w:rsidR="00015D93">
        <w:t xml:space="preserve"> </w:t>
      </w:r>
      <w:bookmarkStart w:id="41" w:name="_Toc42715204"/>
      <w:r w:rsidR="00015D93">
        <w:rPr>
          <w:rFonts w:eastAsia="Calibri"/>
          <w:szCs w:val="24"/>
        </w:rPr>
        <w:t>Diagram Pin NodeMCU ESP8266</w:t>
      </w:r>
      <w:bookmarkEnd w:id="38"/>
      <w:bookmarkEnd w:id="39"/>
      <w:bookmarkEnd w:id="40"/>
      <w:bookmarkEnd w:id="41"/>
    </w:p>
    <w:p w:rsidR="0048227D" w:rsidRDefault="00015D93" w:rsidP="00385B8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BD0E8C" w:rsidRDefault="00BD0E8C" w:rsidP="00BD0E8C">
      <w:pPr>
        <w:pStyle w:val="ListParagraph"/>
        <w:numPr>
          <w:ilvl w:val="0"/>
          <w:numId w:val="33"/>
        </w:numPr>
        <w:spacing w:after="0"/>
        <w:ind w:left="360"/>
      </w:pPr>
      <w:r>
        <w:lastRenderedPageBreak/>
        <w:t>Raspberry Pi</w:t>
      </w:r>
    </w:p>
    <w:p w:rsidR="00BD0E8C" w:rsidRDefault="00BD0E8C" w:rsidP="00BD0E8C">
      <w:pPr>
        <w:pStyle w:val="ListParagraph"/>
        <w:spacing w:after="0"/>
        <w:ind w:left="0" w:firstLine="450"/>
      </w:pPr>
      <w:r>
        <w:t>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Raspberry Pi dibangun menggunakan processor ARM11, sistem operasi yang digunakan yaitu Linux, menggunakan SD card untuk proses booting sistem operasi dan didukung dengan bahasa pemrogram</w:t>
      </w:r>
      <w:r w:rsidR="00891CD4">
        <w:t xml:space="preserve">an python atau PHP </w:t>
      </w:r>
      <w:r w:rsidR="00891CD4">
        <w:fldChar w:fldCharType="begin" w:fldLock="1"/>
      </w:r>
      <w:r w:rsidR="00877480">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891CD4">
        <w:fldChar w:fldCharType="separate"/>
      </w:r>
      <w:r w:rsidR="00877480" w:rsidRPr="00877480">
        <w:rPr>
          <w:noProof/>
        </w:rPr>
        <w:t>(Halim, 2019)</w:t>
      </w:r>
      <w:r w:rsidR="00891CD4">
        <w:fldChar w:fldCharType="end"/>
      </w:r>
      <w:r>
        <w:t xml:space="preserve">. </w:t>
      </w:r>
    </w:p>
    <w:p w:rsidR="00BD0E8C" w:rsidRDefault="00BD0E8C" w:rsidP="00BD0E8C">
      <w:pPr>
        <w:pStyle w:val="ListParagraph"/>
        <w:spacing w:after="0"/>
        <w:ind w:left="0" w:firstLine="450"/>
      </w:pPr>
      <w:r>
        <w:t xml:space="preserve">Raspberry Pi menggunakan sistem Broadcom BCM2835 pada sebuah chip yang dikenal dengan istilah SoC (System-on-a-chip), terdiri dari processor ARM1176JZF-S 700 MHz, Video grafik IV GPU, dan awalnya dikirim dengan RAM 256 MB kemudian RAM </w:t>
      </w:r>
      <w:r w:rsidR="00891CD4">
        <w:t xml:space="preserve">ditingkatkan menjadi 512 MB </w:t>
      </w:r>
      <w:r w:rsidR="00891CD4">
        <w:fldChar w:fldCharType="begin" w:fldLock="1"/>
      </w:r>
      <w:r w:rsidR="00877480">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 Menggunakan Raspberry Pi","type":"article-journal","volume":"12"},"uris":["http://www.mendeley.com/documents/?uuid=12221c49-ad49-4be3-9771-c93bb55f72fc"]}],"mendeley":{"formattedCitation":"(Yuwono et al., 2015)","plainTextFormattedCitation":"(Yuwono et al., 2015)","previouslyFormattedCitation":"(Yuwono, Nugroho, and Heriyanto 2015)"},"properties":{"noteIndex":0},"schema":"https://github.com/citation-style-language/schema/raw/master/csl-citation.json"}</w:instrText>
      </w:r>
      <w:r w:rsidR="00891CD4">
        <w:fldChar w:fldCharType="separate"/>
      </w:r>
      <w:r w:rsidR="00877480" w:rsidRPr="00877480">
        <w:rPr>
          <w:noProof/>
        </w:rPr>
        <w:t xml:space="preserve">(Yuwono </w:t>
      </w:r>
      <w:r w:rsidR="00DE549C" w:rsidRPr="00DE549C">
        <w:rPr>
          <w:i/>
          <w:noProof/>
        </w:rPr>
        <w:t>et al.</w:t>
      </w:r>
      <w:r w:rsidR="00877480" w:rsidRPr="00877480">
        <w:rPr>
          <w:noProof/>
        </w:rPr>
        <w:t>, 2015)</w:t>
      </w:r>
      <w:r w:rsidR="00891CD4">
        <w:fldChar w:fldCharType="end"/>
      </w:r>
      <w:r>
        <w:t>.</w:t>
      </w:r>
    </w:p>
    <w:p w:rsidR="00BD0E8C" w:rsidRPr="0023481A" w:rsidRDefault="00BD0E8C" w:rsidP="00BD0E8C">
      <w:pPr>
        <w:pStyle w:val="ListParagraph"/>
        <w:spacing w:after="0"/>
        <w:ind w:left="0" w:firstLine="450"/>
      </w:pPr>
      <w:r>
        <w:t>Raspberry Pi bersifat open source dan dapat dimodifikasi sesuai dengan kebutuhan penggunanya. Pada awalnya Raspberry Pi hanya digunakan untuk menjalankan program-program perkantoran, namun saat ini Raspberry Pi juga telah dimanfaatkan sebagai server.</w:t>
      </w:r>
      <w:r w:rsidR="00825DBD">
        <w:t xml:space="preserve"> Pada penelitian ini, Raspberry Pi digunakan sebagai server pengumpul data.</w:t>
      </w:r>
    </w:p>
    <w:p w:rsidR="00BD0E8C" w:rsidRDefault="0048227D" w:rsidP="00380D59">
      <w:pPr>
        <w:pStyle w:val="Heading3"/>
        <w:numPr>
          <w:ilvl w:val="2"/>
          <w:numId w:val="41"/>
        </w:numPr>
        <w:ind w:left="450" w:hanging="450"/>
        <w:rPr>
          <w:rFonts w:eastAsia="Times New Roman"/>
        </w:rPr>
      </w:pPr>
      <w:bookmarkStart w:id="42" w:name="_Toc65580130"/>
      <w:r>
        <w:rPr>
          <w:rFonts w:eastAsia="Times New Roman"/>
        </w:rPr>
        <w:t>Sensor</w:t>
      </w:r>
      <w:bookmarkEnd w:id="42"/>
      <w:r>
        <w:rPr>
          <w:rFonts w:eastAsia="Times New Roman"/>
        </w:rPr>
        <w:t xml:space="preserve"> </w:t>
      </w:r>
    </w:p>
    <w:p w:rsidR="0048227D" w:rsidRDefault="00BD0E8C" w:rsidP="00BD0E8C">
      <w:pPr>
        <w:pStyle w:val="ListParagraph"/>
        <w:numPr>
          <w:ilvl w:val="0"/>
          <w:numId w:val="34"/>
        </w:numPr>
        <w:spacing w:after="0"/>
        <w:ind w:left="360"/>
      </w:pPr>
      <w:r>
        <w:t xml:space="preserve">Sensor </w:t>
      </w:r>
      <w:r w:rsidR="00C47E83">
        <w:t>Kelembapan</w:t>
      </w:r>
      <w:r w:rsidR="0048227D">
        <w:t xml:space="preserve"> Tanah</w:t>
      </w:r>
      <w:r w:rsidR="00D159F1">
        <w:t xml:space="preserve"> </w:t>
      </w:r>
      <w:r w:rsidR="00D159F1" w:rsidRPr="00BD0E8C">
        <w:rPr>
          <w:rFonts w:cs="Times New Roman"/>
        </w:rPr>
        <w:t>SEN0193</w:t>
      </w:r>
    </w:p>
    <w:p w:rsidR="009A4A1A" w:rsidRPr="004E65A0" w:rsidRDefault="00D159F1" w:rsidP="007B2881">
      <w:pPr>
        <w:spacing w:after="0"/>
        <w:ind w:firstLine="540"/>
        <w:rPr>
          <w:sz w:val="22"/>
        </w:rPr>
      </w:pPr>
      <w:r>
        <w:rPr>
          <w:rFonts w:eastAsia="Times New Roman"/>
        </w:rPr>
        <w:t xml:space="preserve">Sensor </w:t>
      </w:r>
      <w:r w:rsidRPr="0062566B">
        <w:t>SEN0193</w:t>
      </w:r>
      <w:r>
        <w:t xml:space="preserve"> merupakan sensor </w:t>
      </w:r>
      <w:r w:rsidR="00C47E83">
        <w:t>kelembapan</w:t>
      </w:r>
      <w:r>
        <w:t xml:space="preserve">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lastRenderedPageBreak/>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w:t>
      </w:r>
      <w:r w:rsidR="00C47E83">
        <w:t>kelembapan</w:t>
      </w:r>
      <w:r w:rsidR="009A4A1A" w:rsidRPr="009A4A1A">
        <w:t xml:space="preserve"> tinggi) hingga 520 Hz (</w:t>
      </w:r>
      <w:r w:rsidR="00C47E83">
        <w:t>kelembapan</w:t>
      </w:r>
      <w:r w:rsidR="009A4A1A" w:rsidRPr="009A4A1A">
        <w:t xml:space="preserve"> rendah). Sensor dikalibrasi dengan menggunakan metode gravimetri</w:t>
      </w:r>
      <w:r w:rsidR="004B2198">
        <w:t xml:space="preserve">c </w:t>
      </w:r>
      <w:r w:rsidR="004B2198">
        <w:fldChar w:fldCharType="begin" w:fldLock="1"/>
      </w:r>
      <w:r w:rsidR="00877480">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et al., 2018)","plainTextFormattedCitation":"(Radi et al., 2018)","previouslyFormattedCitation":"(Radi et al. 2018)"},"properties":{"noteIndex":0},"schema":"https://github.com/citation-style-language/schema/raw/master/csl-citation.json"}</w:instrText>
      </w:r>
      <w:r w:rsidR="004B2198">
        <w:fldChar w:fldCharType="separate"/>
      </w:r>
      <w:r w:rsidR="00877480" w:rsidRPr="00877480">
        <w:rPr>
          <w:noProof/>
        </w:rPr>
        <w:t xml:space="preserve">(Radi </w:t>
      </w:r>
      <w:r w:rsidR="00DE549C" w:rsidRPr="00DE549C">
        <w:rPr>
          <w:i/>
          <w:noProof/>
        </w:rPr>
        <w:t>et al.</w:t>
      </w:r>
      <w:r w:rsidR="00877480" w:rsidRPr="00877480">
        <w:rPr>
          <w:noProof/>
        </w:rPr>
        <w:t>, 2018)</w:t>
      </w:r>
      <w:r w:rsidR="004B2198">
        <w:fldChar w:fldCharType="end"/>
      </w:r>
      <w:r w:rsidR="009A4A1A" w:rsidRPr="009A4A1A">
        <w:t>.</w:t>
      </w:r>
      <w:r w:rsidR="009A4A1A">
        <w:t xml:space="preserve"> </w:t>
      </w:r>
    </w:p>
    <w:bookmarkEnd w:id="37"/>
    <w:p w:rsidR="0048227D" w:rsidRDefault="0048227D" w:rsidP="00BD0E8C">
      <w:pPr>
        <w:pStyle w:val="ListParagraph"/>
        <w:numPr>
          <w:ilvl w:val="0"/>
          <w:numId w:val="34"/>
        </w:numPr>
        <w:spacing w:after="0"/>
        <w:ind w:left="360"/>
      </w:pPr>
      <w:r>
        <w:t>Sensor Suhu</w:t>
      </w:r>
      <w:r w:rsidR="00537388">
        <w:t xml:space="preserve"> DS18B20</w:t>
      </w:r>
    </w:p>
    <w:p w:rsidR="00537388" w:rsidRDefault="00537388" w:rsidP="006458D9">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877480">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uzandi","given":"Fachri Ilman","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et al., 2018)","plainTextFormattedCitation":"(Suryatini et al., 2018)","previouslyFormattedCitation":"(Suryatini, Maimunah, and Fauzandi 2018)"},"properties":{"noteIndex":0},"schema":"https://github.com/citation-style-language/schema/raw/master/csl-citation.json"}</w:instrText>
      </w:r>
      <w:r w:rsidR="004B2198">
        <w:fldChar w:fldCharType="separate"/>
      </w:r>
      <w:r w:rsidR="00877480" w:rsidRPr="00877480">
        <w:rPr>
          <w:noProof/>
        </w:rPr>
        <w:t xml:space="preserve">(Suryatini </w:t>
      </w:r>
      <w:r w:rsidR="00DE549C" w:rsidRPr="00DE549C">
        <w:rPr>
          <w:i/>
          <w:noProof/>
        </w:rPr>
        <w:t>et al.</w:t>
      </w:r>
      <w:r w:rsidR="00877480" w:rsidRPr="00877480">
        <w:rPr>
          <w:noProof/>
        </w:rPr>
        <w:t>, 2018)</w:t>
      </w:r>
      <w:r w:rsidR="004B2198">
        <w:fldChar w:fldCharType="end"/>
      </w:r>
      <w:r w:rsidRPr="00537388">
        <w:t>.</w:t>
      </w:r>
      <w:r w:rsidR="00DE0A29">
        <w:t xml:space="preserve"> </w:t>
      </w:r>
    </w:p>
    <w:p w:rsidR="00DE0A29" w:rsidRPr="00537388" w:rsidRDefault="00DE0A29" w:rsidP="006458D9">
      <w:pPr>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877480">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877480" w:rsidRPr="00877480">
        <w:rPr>
          <w:noProof/>
        </w:rPr>
        <w:t>(Akbar, 2017)</w:t>
      </w:r>
      <w:r w:rsidR="004B2198">
        <w:fldChar w:fldCharType="end"/>
      </w:r>
      <w:r>
        <w:t>.</w:t>
      </w:r>
    </w:p>
    <w:p w:rsidR="00945575" w:rsidRPr="00945575" w:rsidRDefault="00945575" w:rsidP="00BD0E8C">
      <w:pPr>
        <w:pStyle w:val="ListParagraph"/>
        <w:numPr>
          <w:ilvl w:val="0"/>
          <w:numId w:val="34"/>
        </w:numPr>
        <w:spacing w:after="0"/>
        <w:ind w:left="360"/>
      </w:pPr>
      <w:r w:rsidRPr="00945575">
        <w:t>Sensor Ultrasonik HC-SR04</w:t>
      </w:r>
    </w:p>
    <w:p w:rsidR="00BD0E8C" w:rsidRDefault="00945575" w:rsidP="00BD0E8C">
      <w:pPr>
        <w:ind w:firstLine="720"/>
      </w:pPr>
      <w:r w:rsidRPr="00945575">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w:t>
      </w:r>
      <w:r w:rsidR="00650D6D">
        <w:t xml:space="preserve">40.000 Hz </w:t>
      </w:r>
      <w:r w:rsidR="00650D6D">
        <w:fldChar w:fldCharType="begin" w:fldLock="1"/>
      </w:r>
      <w:r w:rsidR="00877480">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Yudha","given":"Putra Stevano Frima","non-dropping-particle":"","parse-names":false,"suffix":""},{"dropping-particle":"","family":"Sani","given":"Ridwan Abdullah","non-dropping-particle":"","parse-names":false,"suffix":""}],"container-title":"EINSTEIN e-JOURNAL","id":"ITEM-1","issue":"3","issued":{"date-parts":[["2017"]]},"title":"Implementasi Sensor Ultrasonik Hc-Sr04 Sebagai Sensor Parkir Mobil Berbasis Arduino","type":"article-journal","volume":"5"},"uris":["http://www.mendeley.com/documents/?uuid=f16c74c0-d5a0-410c-99ba-18c5de1590b5"]}],"mendeley":{"formattedCitation":"(Yudha &amp; Sani, 2017)","plainTextFormattedCitation":"(Yudha &amp; Sani, 2017)","previouslyFormattedCitation":"(Yudha and Sani 2017)"},"properties":{"noteIndex":0},"schema":"https://github.com/citation-style-language/schema/raw/master/csl-citation.json"}</w:instrText>
      </w:r>
      <w:r w:rsidR="00650D6D">
        <w:fldChar w:fldCharType="separate"/>
      </w:r>
      <w:r w:rsidR="00877480" w:rsidRPr="00877480">
        <w:rPr>
          <w:noProof/>
        </w:rPr>
        <w:t xml:space="preserve">(Yudha </w:t>
      </w:r>
      <w:r w:rsidR="00DE549C" w:rsidRPr="00DE549C">
        <w:rPr>
          <w:i/>
          <w:noProof/>
        </w:rPr>
        <w:t>and</w:t>
      </w:r>
      <w:r w:rsidR="00877480" w:rsidRPr="00877480">
        <w:rPr>
          <w:noProof/>
        </w:rPr>
        <w:t xml:space="preserve"> Sani, 2017)</w:t>
      </w:r>
      <w:r w:rsidR="00650D6D">
        <w:fldChar w:fldCharType="end"/>
      </w:r>
      <w:r w:rsidRPr="00945575">
        <w:t xml:space="preserve">. </w:t>
      </w:r>
    </w:p>
    <w:p w:rsidR="0048227D" w:rsidRDefault="00380D59" w:rsidP="005F56B2">
      <w:pPr>
        <w:pStyle w:val="Heading3"/>
        <w:rPr>
          <w:rFonts w:eastAsia="Times New Roman"/>
        </w:rPr>
      </w:pPr>
      <w:bookmarkStart w:id="43" w:name="_Toc65580131"/>
      <w:r>
        <w:rPr>
          <w:rFonts w:eastAsia="Times New Roman"/>
        </w:rPr>
        <w:lastRenderedPageBreak/>
        <w:t>2.5</w:t>
      </w:r>
      <w:r w:rsidR="00BD0E8C">
        <w:rPr>
          <w:rFonts w:eastAsia="Times New Roman"/>
        </w:rPr>
        <w:t>.3</w:t>
      </w:r>
      <w:r w:rsidR="005F56B2">
        <w:rPr>
          <w:rFonts w:eastAsia="Times New Roman"/>
        </w:rPr>
        <w:t xml:space="preserve"> </w:t>
      </w:r>
      <w:r w:rsidR="0048227D">
        <w:rPr>
          <w:rFonts w:eastAsia="Times New Roman"/>
        </w:rPr>
        <w:t>Relay</w:t>
      </w:r>
      <w:bookmarkEnd w:id="43"/>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877480">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et al., 2020)","plainTextFormattedCitation":"(Budiyanto et al., 2020)","previouslyFormattedCitation":"(Budiyanto, Pramudita, and Adinandra 2020)"},"properties":{"noteIndex":0},"schema":"https://github.com/citation-style-language/schema/raw/master/csl-citation.json"}</w:instrText>
      </w:r>
      <w:r w:rsidR="0073624C">
        <w:fldChar w:fldCharType="separate"/>
      </w:r>
      <w:r w:rsidR="00877480" w:rsidRPr="00877480">
        <w:rPr>
          <w:noProof/>
        </w:rPr>
        <w:t xml:space="preserve">(Budiyanto </w:t>
      </w:r>
      <w:r w:rsidR="00DE549C" w:rsidRPr="00DE549C">
        <w:rPr>
          <w:i/>
          <w:noProof/>
        </w:rPr>
        <w:t>et al.</w:t>
      </w:r>
      <w:r w:rsidR="00877480" w:rsidRPr="00877480">
        <w:rPr>
          <w:noProof/>
        </w:rPr>
        <w:t>, 2020)</w:t>
      </w:r>
      <w:r w:rsidR="0073624C">
        <w:fldChar w:fldCharType="end"/>
      </w:r>
      <w:r w:rsidR="00743BAD">
        <w:t xml:space="preserve">. </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7B2881">
        <w:t>ukkan pada gambar 2.2</w:t>
      </w:r>
      <w:r w:rsidR="00743BAD">
        <w:t>.</w:t>
      </w:r>
    </w:p>
    <w:p w:rsidR="0048227D" w:rsidRPr="00C43AED" w:rsidRDefault="0048227D" w:rsidP="00C43AED">
      <w:pPr>
        <w:spacing w:line="240" w:lineRule="auto"/>
        <w:jc w:val="center"/>
        <w:rPr>
          <w:rFonts w:eastAsia="Times New Roman"/>
          <w:szCs w:val="24"/>
        </w:rPr>
      </w:pPr>
      <w:r>
        <w:rPr>
          <w:noProof/>
          <w:lang w:val="id-ID" w:eastAsia="id-ID"/>
        </w:rPr>
        <w:drawing>
          <wp:inline distT="0" distB="0" distL="0" distR="0" wp14:anchorId="55B837B8" wp14:editId="173E727A">
            <wp:extent cx="2066925" cy="1206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l="34744" t="29228" r="21770" b="25700"/>
                    <a:stretch>
                      <a:fillRect/>
                    </a:stretch>
                  </pic:blipFill>
                  <pic:spPr bwMode="auto">
                    <a:xfrm>
                      <a:off x="0" y="0"/>
                      <a:ext cx="2084169" cy="1216358"/>
                    </a:xfrm>
                    <a:prstGeom prst="rect">
                      <a:avLst/>
                    </a:prstGeom>
                    <a:noFill/>
                    <a:ln>
                      <a:noFill/>
                    </a:ln>
                  </pic:spPr>
                </pic:pic>
              </a:graphicData>
            </a:graphic>
          </wp:inline>
        </w:drawing>
      </w:r>
    </w:p>
    <w:p w:rsidR="00DC1518" w:rsidRDefault="00E804AD" w:rsidP="0023481A">
      <w:pPr>
        <w:pStyle w:val="Caption"/>
        <w:spacing w:after="0"/>
      </w:pPr>
      <w:bookmarkStart w:id="44" w:name="_Toc46945481"/>
      <w:bookmarkStart w:id="45" w:name="_Toc48314423"/>
      <w:bookmarkStart w:id="46" w:name="_Toc62320670"/>
      <w:r>
        <w:t>Gambar 2.</w:t>
      </w:r>
      <w:r w:rsidR="00F926CF">
        <w:fldChar w:fldCharType="begin"/>
      </w:r>
      <w:r w:rsidR="00F926CF">
        <w:instrText xml:space="preserve"> SEQ Gambar_2 \* ARABIC </w:instrText>
      </w:r>
      <w:r w:rsidR="00F926CF">
        <w:fldChar w:fldCharType="separate"/>
      </w:r>
      <w:r w:rsidR="000A2EE6">
        <w:rPr>
          <w:noProof/>
        </w:rPr>
        <w:t>2</w:t>
      </w:r>
      <w:r w:rsidR="00F926CF">
        <w:rPr>
          <w:noProof/>
        </w:rPr>
        <w:fldChar w:fldCharType="end"/>
      </w:r>
      <w:r w:rsidR="00DC1518">
        <w:t xml:space="preserve"> </w:t>
      </w:r>
      <w:bookmarkStart w:id="47" w:name="_Toc42715210"/>
      <w:r w:rsidR="00DC1518">
        <w:t>Struktur Sederhana Relay</w:t>
      </w:r>
      <w:bookmarkEnd w:id="44"/>
      <w:bookmarkEnd w:id="45"/>
      <w:bookmarkEnd w:id="46"/>
      <w:bookmarkEnd w:id="47"/>
    </w:p>
    <w:p w:rsidR="0048227D" w:rsidRPr="0048637B" w:rsidRDefault="0048227D" w:rsidP="007B2881">
      <w:pPr>
        <w:pStyle w:val="Caption"/>
        <w:spacing w:after="0" w:line="480" w:lineRule="auto"/>
        <w:rPr>
          <w:sz w:val="22"/>
        </w:rPr>
      </w:pPr>
      <w:r>
        <w:rPr>
          <w:sz w:val="22"/>
        </w:rPr>
        <w:t>Sumber: https://teknikelektronika.com/pengertian-relay-fungsi-relay/</w:t>
      </w:r>
    </w:p>
    <w:p w:rsidR="0048227D" w:rsidRDefault="00380D59" w:rsidP="004C1058">
      <w:pPr>
        <w:pStyle w:val="Heading3"/>
        <w:rPr>
          <w:rFonts w:eastAsia="Times New Roman"/>
        </w:rPr>
      </w:pPr>
      <w:bookmarkStart w:id="48" w:name="_Toc65580132"/>
      <w:r>
        <w:rPr>
          <w:rFonts w:eastAsia="Times New Roman"/>
        </w:rPr>
        <w:t>2.5</w:t>
      </w:r>
      <w:r w:rsidR="00BD0E8C">
        <w:rPr>
          <w:rFonts w:eastAsia="Times New Roman"/>
        </w:rPr>
        <w:t>.4</w:t>
      </w:r>
      <w:r w:rsidR="005F56B2">
        <w:rPr>
          <w:rFonts w:eastAsia="Times New Roman"/>
        </w:rPr>
        <w:t xml:space="preserve"> </w:t>
      </w:r>
      <w:r w:rsidR="0048227D" w:rsidRPr="00380D59">
        <w:rPr>
          <w:rFonts w:eastAsia="Times New Roman"/>
          <w:i/>
        </w:rPr>
        <w:t>Nozzle</w:t>
      </w:r>
      <w:bookmarkEnd w:id="48"/>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877480">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877480" w:rsidRPr="00877480">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877480">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et al., 2015)","plainTextFormattedCitation":"(Vahaji et al., 2015)","previouslyFormattedCitation":"(Vahaji et al. 2015)"},"properties":{"noteIndex":0},"schema":"https://github.com/citation-style-language/schema/raw/master/csl-citation.json"}</w:instrText>
      </w:r>
      <w:r w:rsidR="0073624C">
        <w:fldChar w:fldCharType="separate"/>
      </w:r>
      <w:r w:rsidR="00877480" w:rsidRPr="00877480">
        <w:rPr>
          <w:noProof/>
        </w:rPr>
        <w:t xml:space="preserve">(Vahaji </w:t>
      </w:r>
      <w:r w:rsidR="00DE549C" w:rsidRPr="00DE549C">
        <w:rPr>
          <w:i/>
          <w:noProof/>
        </w:rPr>
        <w:t>et al.</w:t>
      </w:r>
      <w:r w:rsidR="00877480" w:rsidRPr="00877480">
        <w:rPr>
          <w:noProof/>
        </w:rPr>
        <w:t>, 2015)</w:t>
      </w:r>
      <w:r w:rsidR="0073624C">
        <w:fldChar w:fldCharType="end"/>
      </w:r>
      <w:r>
        <w:t xml:space="preserve">. </w:t>
      </w:r>
    </w:p>
    <w:p w:rsidR="007A2AD5" w:rsidRDefault="0048227D" w:rsidP="007A2AD5">
      <w:pPr>
        <w:ind w:firstLine="720"/>
      </w:pPr>
      <w:r>
        <w:lastRenderedPageBreak/>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877480">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877480" w:rsidRPr="00877480">
        <w:rPr>
          <w:noProof/>
        </w:rPr>
        <w:t>(Dyaksa, 2016)</w:t>
      </w:r>
      <w:r w:rsidR="0073624C">
        <w:fldChar w:fldCharType="end"/>
      </w:r>
      <w:r>
        <w:t>.</w:t>
      </w:r>
    </w:p>
    <w:p w:rsidR="007A2AD5" w:rsidRDefault="00380D59" w:rsidP="007A2AD5">
      <w:pPr>
        <w:pStyle w:val="Heading3"/>
        <w:rPr>
          <w:rFonts w:eastAsia="Times New Roman"/>
        </w:rPr>
      </w:pPr>
      <w:bookmarkStart w:id="49" w:name="_Toc65580133"/>
      <w:r>
        <w:rPr>
          <w:rFonts w:eastAsia="Times New Roman"/>
        </w:rPr>
        <w:t>2.5</w:t>
      </w:r>
      <w:r w:rsidR="00BD0E8C">
        <w:rPr>
          <w:rFonts w:eastAsia="Times New Roman"/>
        </w:rPr>
        <w:t>.5</w:t>
      </w:r>
      <w:r w:rsidR="007A2AD5">
        <w:rPr>
          <w:rFonts w:eastAsia="Times New Roman"/>
        </w:rPr>
        <w:t xml:space="preserve"> Katup Solenoid</w:t>
      </w:r>
      <w:bookmarkEnd w:id="49"/>
    </w:p>
    <w:p w:rsidR="007A2AD5" w:rsidRPr="007A2AD5" w:rsidRDefault="007A2AD5" w:rsidP="00D715C5">
      <w:pPr>
        <w:ind w:firstLine="720"/>
      </w:pPr>
      <w:r>
        <w:t>Katup solenoid (</w:t>
      </w:r>
      <w:r>
        <w:rPr>
          <w:i/>
        </w:rPr>
        <w:t>solenoid valve</w:t>
      </w:r>
      <w:r>
        <w:t>) atau katup listrik merupakan katup yang dikendalikan oleh selenoida atau kumparan menggunakan arus listrik AC maupun DC</w:t>
      </w:r>
      <w:r w:rsidR="00A14B45">
        <w:t xml:space="preserve"> yang digunakan</w:t>
      </w:r>
      <w:r w:rsidR="006F3A63">
        <w:t xml:space="preserve"> untuk mengendalikan fluida </w:t>
      </w:r>
      <w:r w:rsidR="006F3A63">
        <w:fldChar w:fldCharType="begin" w:fldLock="1"/>
      </w:r>
      <w:r w:rsidR="00877480">
        <w:instrText>ADDIN CSL_CITATION {"citationItems":[{"id":"ITEM-1","itemData":{"author":[{"dropping-particle":"","family":"Shaputra","given":"Romi","non-dropping-particle":"","parse-names":false,"suffix":""},{"dropping-particle":"","family":"Gunoto","given":"Pamor","non-dropping-particle":"","parse-names":false,"suffix":""},{"dropping-particle":"","family":"Irsyam","given":"Muhammad","non-dropping-particle":"","parse-names":false,"suffix":""}],"id":"ITEM-1","issue":"2","issued":{"date-parts":[["2019"]]},"page":"192-201","title":"November 2019 P ISSN 2614-5979 Sigma Teknika , Vol . 2 , No . 2 : 192-201","type":"article-journal","volume":"2"},"uris":["http://www.mendeley.com/documents/?uuid=a80601f2-11d4-486d-a5c1-b730182d121f"]}],"mendeley":{"formattedCitation":"(Shaputra et al., 2019)","plainTextFormattedCitation":"(Shaputra et al., 2019)","previouslyFormattedCitation":"(Shaputra, Gunoto, and Irsyam 2019)"},"properties":{"noteIndex":0},"schema":"https://github.com/citation-style-language/schema/raw/master/csl-citation.json"}</w:instrText>
      </w:r>
      <w:r w:rsidR="006F3A63">
        <w:fldChar w:fldCharType="separate"/>
      </w:r>
      <w:r w:rsidR="00877480" w:rsidRPr="00877480">
        <w:rPr>
          <w:noProof/>
        </w:rPr>
        <w:t xml:space="preserve">(Shaputra </w:t>
      </w:r>
      <w:r w:rsidR="00DE549C" w:rsidRPr="00DE549C">
        <w:rPr>
          <w:i/>
          <w:noProof/>
        </w:rPr>
        <w:t>et al.</w:t>
      </w:r>
      <w:r w:rsidR="00877480" w:rsidRPr="00877480">
        <w:rPr>
          <w:noProof/>
        </w:rPr>
        <w:t>, 2019)</w:t>
      </w:r>
      <w:r w:rsidR="006F3A63">
        <w:fldChar w:fldCharType="end"/>
      </w:r>
      <w:r w:rsidR="00A14B45">
        <w:t>.</w:t>
      </w:r>
      <w:r w:rsidR="00D715C5">
        <w:t xml:space="preserve"> Katup </w:t>
      </w:r>
      <w:r w:rsidR="00D918E3">
        <w:t>solenoid akan bekerja ketika kumparan didalamnya</w:t>
      </w:r>
      <w:r w:rsidR="00D715C5">
        <w:t xml:space="preserve"> mendapatkan tegangan arus listrik yang sesuai dengan tegangan kerja </w:t>
      </w:r>
      <w:r w:rsidR="00D918E3">
        <w:t>yaitu 100-200 VAC pada AC dan</w:t>
      </w:r>
      <w:r w:rsidR="00D715C5">
        <w:t xml:space="preserve"> </w:t>
      </w:r>
      <w:r w:rsidR="00D918E3">
        <w:t>12-24 VD</w:t>
      </w:r>
      <w:r w:rsidR="00D715C5">
        <w:t xml:space="preserve">C </w:t>
      </w:r>
      <w:r w:rsidR="00D918E3">
        <w:t>pada DC</w:t>
      </w:r>
      <w:r w:rsidR="006F3A63">
        <w:t xml:space="preserve"> </w:t>
      </w:r>
      <w:r w:rsidR="006F3A63">
        <w:fldChar w:fldCharType="begin" w:fldLock="1"/>
      </w:r>
      <w:r w:rsidR="00877480">
        <w:instrText>ADDIN CSL_CITATION {"citationItems":[{"id":"ITEM-1","itemData":{"author":[{"dropping-particle":"","family":"Fadhlillah","given":"","non-dropping-particle":"","parse-names":false,"suffix":""},{"dropping-particle":"","family":"Putrada","given":"Aji Gautama","non-dropping-particle":"","parse-names":false,"suffix":""},{"dropping-particle":"","family":"Prabowo","given":"Sidik","non-dropping-particle":"","parse-names":false,"suffix":""}],"id":"ITEM-1","issue":"2","issued":{"date-parts":[["2019"]]},"page":"9658-9666","title":"Water Level Controller pada Pemandian Pintar Menggunakan Fuzzy Logic dan Solenoid Valve","type":"article-journal","volume":"6"},"uris":["http://www.mendeley.com/documents/?uuid=7045c6d2-200c-4faa-a874-89a8804b1b77"]}],"mendeley":{"formattedCitation":"(Fadhlillah et al., 2019)","plainTextFormattedCitation":"(Fadhlillah et al., 2019)","previouslyFormattedCitation":"(Fadhlillah, Putrada, and Prabowo 2019)"},"properties":{"noteIndex":0},"schema":"https://github.com/citation-style-language/schema/raw/master/csl-citation.json"}</w:instrText>
      </w:r>
      <w:r w:rsidR="006F3A63">
        <w:fldChar w:fldCharType="separate"/>
      </w:r>
      <w:r w:rsidR="00877480" w:rsidRPr="00877480">
        <w:rPr>
          <w:noProof/>
        </w:rPr>
        <w:t xml:space="preserve">(Fadhlillah </w:t>
      </w:r>
      <w:r w:rsidR="00DE549C" w:rsidRPr="00DE549C">
        <w:rPr>
          <w:i/>
          <w:noProof/>
        </w:rPr>
        <w:t>et al.</w:t>
      </w:r>
      <w:r w:rsidR="00877480" w:rsidRPr="00877480">
        <w:rPr>
          <w:noProof/>
        </w:rPr>
        <w:t>, 2019)</w:t>
      </w:r>
      <w:r w:rsidR="006F3A63">
        <w:fldChar w:fldCharType="end"/>
      </w:r>
      <w:r w:rsidR="00D918E3">
        <w:t>.</w:t>
      </w:r>
      <w:r w:rsidR="00D715C5">
        <w:t xml:space="preserve"> </w:t>
      </w:r>
    </w:p>
    <w:p w:rsidR="001A7FCA" w:rsidRDefault="00380D59" w:rsidP="0048637B">
      <w:pPr>
        <w:pStyle w:val="Heading2"/>
        <w:rPr>
          <w:rFonts w:eastAsia="Times New Roman"/>
        </w:rPr>
      </w:pPr>
      <w:bookmarkStart w:id="50" w:name="_Toc65580134"/>
      <w:r>
        <w:rPr>
          <w:rFonts w:eastAsia="Times New Roman"/>
        </w:rPr>
        <w:t>2.6</w:t>
      </w:r>
      <w:r w:rsidR="00EF349F">
        <w:rPr>
          <w:rFonts w:eastAsia="Times New Roman"/>
        </w:rPr>
        <w:t xml:space="preserve"> </w:t>
      </w:r>
      <w:r w:rsidR="001A7FCA">
        <w:rPr>
          <w:rFonts w:eastAsia="Times New Roman"/>
        </w:rPr>
        <w:t>Perangkat Lunak</w:t>
      </w:r>
      <w:bookmarkEnd w:id="50"/>
    </w:p>
    <w:p w:rsidR="001A7FCA" w:rsidRDefault="00380D59" w:rsidP="0048637B">
      <w:pPr>
        <w:pStyle w:val="Heading3"/>
        <w:rPr>
          <w:rFonts w:eastAsia="Times New Roman"/>
        </w:rPr>
      </w:pPr>
      <w:bookmarkStart w:id="51" w:name="_Toc65580135"/>
      <w:r>
        <w:rPr>
          <w:rFonts w:eastAsia="Times New Roman"/>
        </w:rPr>
        <w:t>2.6.</w:t>
      </w:r>
      <w:r w:rsidR="005F56B2">
        <w:rPr>
          <w:rFonts w:eastAsia="Times New Roman"/>
        </w:rPr>
        <w:t xml:space="preserve">1 </w:t>
      </w:r>
      <w:r w:rsidR="00E117F0">
        <w:rPr>
          <w:rFonts w:eastAsia="Times New Roman"/>
        </w:rPr>
        <w:t>Bahasa Pemrograman</w:t>
      </w:r>
      <w:bookmarkEnd w:id="51"/>
    </w:p>
    <w:p w:rsidR="00A74FE0" w:rsidRDefault="00B968AB" w:rsidP="00B71351">
      <w:pPr>
        <w:spacing w:after="0"/>
        <w:ind w:firstLine="450"/>
      </w:pPr>
      <w:r>
        <w:t xml:space="preserve">Bahasa pemrograman merupakan instruksi yang digunakan untuk memerintah komputer untuk mejalankan fungsi tertentu. Bahasa pemrograman terdiri dari aturan sintaks untuk mendefinisikan </w:t>
      </w:r>
      <w:r w:rsidR="00650D6D">
        <w:t xml:space="preserve">program komputer </w:t>
      </w:r>
      <w:r w:rsidR="00650D6D">
        <w:fldChar w:fldCharType="begin" w:fldLock="1"/>
      </w:r>
      <w:r w:rsidR="00877480">
        <w:instrText>ADDIN CSL_CITATION {"citationItems":[{"id":"ITEM-1","itemData":{"abstract":"Pemrograman adalah proses menulis, menguji dan memperbaiki (debug), dan memelihara kode yang membangun sebuah program komputer. Kode ini ditulis dalam berbagai bahasa pemrograman. Tujuan dari pemrograman adalah untuk memuat suatu program yang dapat melakukan suatu perhitungan atau 'pekerjaan' sesuai dengan keinginan si pemrogram (programmer). Untuk dapat melakukan pemrograman, diperlukan keterampilan dalam algoritma, logika, bahasa pemrograman, dan di banyak kasus, pengetahuan-pengetahuan lain seperti matematika.","author":[{"dropping-particle":"","family":"Saragih","given":"richy rotuahta","non-dropping-particle":"","parse-names":false,"suffix":""}],"container-title":"STMIK-STIE Mikroskil","id":"ITEM-1","issue":"December","issued":{"date-parts":[["2016"]]},"page":"1-91","title":"Pemrograman dan bahasa Pemrograman","type":"article-journal"},"uris":["http://www.mendeley.com/documents/?uuid=2e8ab4b0-9357-4bca-8858-990e31a87f97"]}],"mendeley":{"formattedCitation":"(Saragih, 2016)","plainTextFormattedCitation":"(Saragih, 2016)","previouslyFormattedCitation":"(Saragih 2016)"},"properties":{"noteIndex":0},"schema":"https://github.com/citation-style-language/schema/raw/master/csl-citation.json"}</w:instrText>
      </w:r>
      <w:r w:rsidR="00650D6D">
        <w:fldChar w:fldCharType="separate"/>
      </w:r>
      <w:r w:rsidR="00877480" w:rsidRPr="00877480">
        <w:rPr>
          <w:noProof/>
        </w:rPr>
        <w:t>(Saragih, 2016)</w:t>
      </w:r>
      <w:r w:rsidR="00650D6D">
        <w:fldChar w:fldCharType="end"/>
      </w:r>
      <w:r>
        <w:t>. Beberapa bahasa pemrograman yang digunakan dalam penelitian ini yaitu:</w:t>
      </w:r>
    </w:p>
    <w:p w:rsidR="00B968AB" w:rsidRDefault="007B0147" w:rsidP="007D62A9">
      <w:pPr>
        <w:pStyle w:val="ListParagraph"/>
        <w:numPr>
          <w:ilvl w:val="0"/>
          <w:numId w:val="35"/>
        </w:numPr>
        <w:spacing w:after="0"/>
        <w:ind w:left="450" w:hanging="450"/>
      </w:pPr>
      <w:r>
        <w:t>C/</w:t>
      </w:r>
      <w:r w:rsidR="00B968AB">
        <w:t>C++</w:t>
      </w:r>
    </w:p>
    <w:p w:rsidR="00B71351" w:rsidRPr="00B71351" w:rsidRDefault="00B71351" w:rsidP="00B71351">
      <w:pPr>
        <w:pStyle w:val="ListParagraph"/>
        <w:spacing w:after="0"/>
        <w:ind w:left="0" w:firstLine="450"/>
      </w:pPr>
      <w:r>
        <w:t>C/C++ merupakan bahasa pemrograman yang banyak digunakan untuk pemrograman sis</w:t>
      </w:r>
      <w:r w:rsidR="00650D6D">
        <w:t xml:space="preserve">tem serta pemrograman aplikasi </w:t>
      </w:r>
      <w:r w:rsidR="00650D6D">
        <w:fldChar w:fldCharType="begin" w:fldLock="1"/>
      </w:r>
      <w:r w:rsidR="00877480">
        <w:instrText>ADDIN CSL_CITATION {"citationItems":[{"id":"ITEM-1","itemData":{"DOI":"10.1007/978-1-4842-6047-0","ISBN":"9781484260470","author":[{"dropping-particle":"","family":"Dmitrović","given":"Slobodan","non-dropping-particle":"","parse-names":false,"suffix":""}],"container-title":"Modern C++ for Absolute Beginners","id":"ITEM-1","issued":{"date-parts":[["2020"]]},"page":"6047","title":"Modern C++ for Absolute Beginners","type":"article-journal"},"uris":["http://www.mendeley.com/documents/?uuid=1ca8360d-2825-4aae-941c-46b98f25d8c7"]}],"mendeley":{"formattedCitation":"(Dmitrović, 2020)","plainTextFormattedCitation":"(Dmitrović, 2020)","previouslyFormattedCitation":"(Dmitrović 2020)"},"properties":{"noteIndex":0},"schema":"https://github.com/citation-style-language/schema/raw/master/csl-citation.json"}</w:instrText>
      </w:r>
      <w:r w:rsidR="00650D6D">
        <w:fldChar w:fldCharType="separate"/>
      </w:r>
      <w:r w:rsidR="00877480" w:rsidRPr="00877480">
        <w:rPr>
          <w:noProof/>
        </w:rPr>
        <w:t>(Dmitrović, 2020)</w:t>
      </w:r>
      <w:r w:rsidR="00650D6D">
        <w:fldChar w:fldCharType="end"/>
      </w:r>
      <w:r>
        <w:t>. Bahasa pemrograman ini juga digunakan pada software arduino IDE (</w:t>
      </w:r>
      <w:r w:rsidRPr="00B71351">
        <w:t xml:space="preserve">Integrated </w:t>
      </w:r>
      <w:r w:rsidRPr="00B71351">
        <w:lastRenderedPageBreak/>
        <w:t>Development Environments</w:t>
      </w:r>
      <w:r>
        <w:t>)</w:t>
      </w:r>
      <w:r w:rsidRPr="00B71351">
        <w:t xml:space="preserve"> untuk pengeditan kode, kompilasi, dan debugging</w:t>
      </w:r>
      <w:r>
        <w:t xml:space="preserve"> untuk berinteraksi dengan mikrokontroller s</w:t>
      </w:r>
      <w:r w:rsidR="00650D6D">
        <w:t xml:space="preserve">eperti Arduino UNO dan ESP8266 </w:t>
      </w:r>
      <w:r w:rsidR="00650D6D">
        <w:fldChar w:fldCharType="begin" w:fldLock="1"/>
      </w:r>
      <w:r w:rsidR="00877480">
        <w:instrText>ADDIN CSL_CITATION {"citationItems":[{"id":"ITEM-1","itemData":{"DOI":"10.1002/cae.21854","ISSN":"10990542","abstract":"The growing popularity of microcontroller-based prototyping boards in many engineering and science applications has greatly increased the demand of mechatronic skills in the technical job market. The need to keep up with this new tend, combined with the proven effectiveness of integrating theoretical learning with hands-on, project-based activities has driven the development of new educational standards and curricula pivoting on the use of microcontroller-based prototyping boards. However, the most common Integrated Development Environments (IDE) used to simplify program development lack the intuitiveness and post-processing capabilities needed in an instructional environment. This paper presents an approach aimed at overcoming these obstacles. It provides a unique and comprehensive framework for programming Arduino boards through the C/C++ interpreter Ch. It extends the authors’ previous work on the topic by integrating a Graphical User Interface (GUI) and a library of functions, and by improving the serial communication protocol. The paper also shows how the toolkit can be easily integrated with other features and toolkits available in Ch such as plotting and line-by-line debugging to create comprehensive projects tailored for K-14 students at different levels. The concepts presented in this work are applied to programming Arduino boards but provide a general basis upon which similar frameworks can be implemented for other boards or in other programming languages.","author":[{"dropping-particle":"","family":"Montironi","given":"Maria Alessandra","non-dropping-particle":"","parse-names":false,"suffix":""},{"dropping-particle":"","family":"Qian","given":"Binsen","non-dropping-particle":"","parse-names":false,"suffix":""},{"dropping-particle":"","family":"Cheng","given":"Harry H.","non-dropping-particle":"","parse-names":false,"suffix":""}],"container-title":"Computer Applications in Engineering Education","id":"ITEM-1","issue":"6","issued":{"date-parts":[["2017"]]},"page":"1053-1065","title":"Development and application of the ChArduino toolkit for teaching how to program Arduino boards through the C/C++ interpreter Ch","type":"article-journal","volume":"25"},"uris":["http://www.mendeley.com/documents/?uuid=8c9d32f5-6ef7-4490-80a3-29b388398b0a"]}],"mendeley":{"formattedCitation":"(Montironi et al., 2017)","plainTextFormattedCitation":"(Montironi et al., 2017)","previouslyFormattedCitation":"(Montironi, Qian, and Cheng 2017)"},"properties":{"noteIndex":0},"schema":"https://github.com/citation-style-language/schema/raw/master/csl-citation.json"}</w:instrText>
      </w:r>
      <w:r w:rsidR="00650D6D">
        <w:fldChar w:fldCharType="separate"/>
      </w:r>
      <w:r w:rsidR="00877480" w:rsidRPr="00877480">
        <w:rPr>
          <w:noProof/>
        </w:rPr>
        <w:t xml:space="preserve">(Montironi </w:t>
      </w:r>
      <w:r w:rsidR="00DE549C" w:rsidRPr="00DE549C">
        <w:rPr>
          <w:i/>
          <w:noProof/>
        </w:rPr>
        <w:t>et al.</w:t>
      </w:r>
      <w:r w:rsidR="00877480" w:rsidRPr="00877480">
        <w:rPr>
          <w:noProof/>
        </w:rPr>
        <w:t>, 2017)</w:t>
      </w:r>
      <w:r w:rsidR="00650D6D">
        <w:fldChar w:fldCharType="end"/>
      </w:r>
      <w:r>
        <w:t xml:space="preserve">. </w:t>
      </w:r>
    </w:p>
    <w:p w:rsidR="00B968AB" w:rsidRDefault="00B968AB" w:rsidP="007D62A9">
      <w:pPr>
        <w:pStyle w:val="ListParagraph"/>
        <w:numPr>
          <w:ilvl w:val="0"/>
          <w:numId w:val="35"/>
        </w:numPr>
        <w:ind w:left="450" w:hanging="450"/>
      </w:pPr>
      <w:r>
        <w:t>Python</w:t>
      </w:r>
    </w:p>
    <w:p w:rsidR="00384843" w:rsidRPr="00D406AA" w:rsidRDefault="00D406AA" w:rsidP="00D406AA">
      <w:pPr>
        <w:pStyle w:val="ListParagraph"/>
        <w:ind w:left="0" w:firstLine="450"/>
      </w:pPr>
      <w:r>
        <w:t xml:space="preserve">Python merupakan bahasa pemrograman yang </w:t>
      </w:r>
      <w:r w:rsidRPr="00D406AA">
        <w:t xml:space="preserve">digunakan untuk mengembangkan berbagai macam perangkat lunak, seperti internet </w:t>
      </w:r>
      <w:r w:rsidRPr="00D406AA">
        <w:rPr>
          <w:i/>
        </w:rPr>
        <w:t>scripting, systems programming, user interfaces, product customization, numberic programming</w:t>
      </w:r>
      <w:r>
        <w:rPr>
          <w:i/>
        </w:rPr>
        <w:t xml:space="preserve">, </w:t>
      </w:r>
      <w:r w:rsidR="00650D6D">
        <w:t xml:space="preserve">dan lain sebagainya </w:t>
      </w:r>
      <w:r w:rsidR="00650D6D">
        <w:fldChar w:fldCharType="begin" w:fldLock="1"/>
      </w:r>
      <w:r w:rsidR="00877480">
        <w:instrText>ADDIN CSL_CITATION {"citationItems":[{"id":"ITEM-1","itemData":{"abstract":"Dalam pengembangan aplikasi perangkat bergerak harus memperhatikan efisiensi dalam hal penggunaan sumber daya, selain itu aplikasi perangkat bergerak sangatlah sensitif terhadap delay. Salah satu faktor yang dapat menyebabkan delay adalah proses yang dilakukan pada web service. Kecepatan proses pada web service bergantung pada bahasa pemrograman yang digunakan, bahasa pemrograman juga dapat mempengaruhi penggunaan CPU (Central Processing Unit) dan memory pada server. Oleh karena itu, perlu dilakukan analisis performa web service untuk mengetahui perbedaan penggunaan CPU (Central Processing Unit), memory, dan kecepatan eksekusi bahasa pemrograman yang digunakan pada web service. Pada penelitian ini, bahasa pemrograman yang digunakan adalah Python, PHP dan Perl dengan menggunakan CGI (Common Gateway Interface) pada Apache web server diakses melalui perangkat bergerak dengan platform Android. Setelah dilakukan penelitian didapatkan hasil bahwa bahasa pemrograman Perl memiliki kecepatan eksekusi paling cepat sedangkan bahasa pemrograman Python memiliki penggunaan CPU (Central Processing Unit) dan memory paling sedikit","author":[{"dropping-particle":"","family":"Harismawan","given":"Achmad Fauzi","non-dropping-particle":"","parse-names":false,"suffix":""},{"dropping-particle":"","family":"Kharisma","given":"Agi Putra","non-dropping-particle":"","parse-names":false,"suffix":""},{"dropping-particle":"","family":"Afirianto","given":"Tri","non-dropping-particle":"","parse-names":false,"suffix":""}],"container-title":"Jurnal Pengembangan Teknologi Informasi dan Ilmu Komputer (J-PTIIK) Universitas Brawijaya","id":"ITEM-1","issue":"January","issued":{"date-parts":[["2018"]]},"page":"237-245","title":"Analisis Perbandingan Performa Web Service Menggunakan Bahasa Pemrograman Python , PHP , dan Perl pada Client Berbasis Android","type":"article-journal","volume":"2"},"uris":["http://www.mendeley.com/documents/?uuid=aec78a22-e8e9-4c43-8db5-8121bf5c54af"]}],"mendeley":{"formattedCitation":"(Harismawan et al., 2018)","plainTextFormattedCitation":"(Harismawan et al., 2018)","previouslyFormattedCitation":"(Harismawan, Kharisma, and Afirianto 2018)"},"properties":{"noteIndex":0},"schema":"https://github.com/citation-style-language/schema/raw/master/csl-citation.json"}</w:instrText>
      </w:r>
      <w:r w:rsidR="00650D6D">
        <w:fldChar w:fldCharType="separate"/>
      </w:r>
      <w:r w:rsidR="00877480" w:rsidRPr="00877480">
        <w:rPr>
          <w:noProof/>
        </w:rPr>
        <w:t xml:space="preserve">(Harismawan </w:t>
      </w:r>
      <w:r w:rsidR="00DE549C" w:rsidRPr="00DE549C">
        <w:rPr>
          <w:i/>
          <w:noProof/>
        </w:rPr>
        <w:t>et al.</w:t>
      </w:r>
      <w:r w:rsidR="00877480" w:rsidRPr="00877480">
        <w:rPr>
          <w:noProof/>
        </w:rPr>
        <w:t>, 2018)</w:t>
      </w:r>
      <w:r w:rsidR="00650D6D">
        <w:fldChar w:fldCharType="end"/>
      </w:r>
      <w:r>
        <w:t xml:space="preserve">. Bahasa pemrograman python digunakan untuk menjalankan </w:t>
      </w:r>
      <w:r w:rsidRPr="00D406AA">
        <w:rPr>
          <w:i/>
        </w:rPr>
        <w:t>mosqu</w:t>
      </w:r>
      <w:r>
        <w:rPr>
          <w:i/>
        </w:rPr>
        <w:t>i</w:t>
      </w:r>
      <w:r w:rsidRPr="00D406AA">
        <w:rPr>
          <w:i/>
        </w:rPr>
        <w:t>tto</w:t>
      </w:r>
      <w:r>
        <w:rPr>
          <w:i/>
        </w:rPr>
        <w:t xml:space="preserve"> </w:t>
      </w:r>
      <w:r>
        <w:t xml:space="preserve">MQTT broker pada server serta untuk </w:t>
      </w:r>
      <w:r w:rsidRPr="00D406AA">
        <w:rPr>
          <w:i/>
        </w:rPr>
        <w:t>publish/subscribe</w:t>
      </w:r>
      <w:r w:rsidR="00650D6D">
        <w:t xml:space="preserve"> data </w:t>
      </w:r>
      <w:r w:rsidR="00650D6D">
        <w:fldChar w:fldCharType="begin" w:fldLock="1"/>
      </w:r>
      <w:r w:rsidR="00877480">
        <w:instrText>ADDIN CSL_CITATION {"citationItems":[{"id":"ITEM-1","itemData":{"DOI":"10.1109/ICECA.2018.8474721","ISBN":"9781538609651","abstract":"In the era of IoT and data analytics this paper has proposed system architecture for RFID based shipment tracking using Raspberry Pi equipped with RFID RC522 module. Light weight MQTT protocol is used for publishing real-time passive RFID tag data to CloudMQTT broker from Raspberry Pi. Further the logistics management and monitoring can be done using web based multiple platform GUI using MQTT subscribe message from MQTT broker. Using data analytics tool various logistic related data can be automated for better logistic management. Raspberry Pi uses python based Mosquitto MQTT client program to publish data to CloudMQTT broker using an IEEE 802.11 Wireless LAN NIC.","author":[{"dropping-particle":"","family":"Laxmi","given":"Aishwarya Raj","non-dropping-particle":"","parse-names":false,"suffix":""},{"dropping-particle":"","family":"Mishra","given":"Ayaskanta","non-dropping-particle":"","parse-names":false,"suffix":""}],"container-title":"Proceedings of the 2nd International Conference on Electronics, Communication and Aerospace Technology, ICECA 2018","id":"ITEM-1","issue":"Iceca","issued":{"date-parts":[["2018"]]},"page":"556-559","publisher":"IEEE","title":"RFID based Logistic Management System using Internet of Things (IoT)","type":"article-journal"},"uris":["http://www.mendeley.com/documents/?uuid=cc839d4e-89a8-4d4c-8cfc-48d6487b6d91"]}],"mendeley":{"formattedCitation":"(Laxmi &amp; Mishra, 2018)","plainTextFormattedCitation":"(Laxmi &amp; Mishra, 2018)","previouslyFormattedCitation":"(Laxmi and Mishra 2018)"},"properties":{"noteIndex":0},"schema":"https://github.com/citation-style-language/schema/raw/master/csl-citation.json"}</w:instrText>
      </w:r>
      <w:r w:rsidR="00650D6D">
        <w:fldChar w:fldCharType="separate"/>
      </w:r>
      <w:r w:rsidR="00877480" w:rsidRPr="00877480">
        <w:rPr>
          <w:noProof/>
        </w:rPr>
        <w:t xml:space="preserve">(Laxmi </w:t>
      </w:r>
      <w:r w:rsidR="00DE549C" w:rsidRPr="00DE549C">
        <w:rPr>
          <w:i/>
          <w:noProof/>
        </w:rPr>
        <w:t>and</w:t>
      </w:r>
      <w:r w:rsidR="00877480" w:rsidRPr="00877480">
        <w:rPr>
          <w:noProof/>
        </w:rPr>
        <w:t xml:space="preserve"> Mishra, 2018)</w:t>
      </w:r>
      <w:r w:rsidR="00650D6D">
        <w:fldChar w:fldCharType="end"/>
      </w:r>
      <w:r>
        <w:t>.</w:t>
      </w:r>
    </w:p>
    <w:p w:rsidR="00B968AB" w:rsidRDefault="00B968AB" w:rsidP="007D62A9">
      <w:pPr>
        <w:pStyle w:val="ListParagraph"/>
        <w:numPr>
          <w:ilvl w:val="0"/>
          <w:numId w:val="35"/>
        </w:numPr>
        <w:spacing w:after="0"/>
        <w:ind w:left="450" w:hanging="450"/>
      </w:pPr>
      <w:r>
        <w:t>Php</w:t>
      </w:r>
    </w:p>
    <w:p w:rsidR="001F174F" w:rsidRPr="001F174F" w:rsidRDefault="001F174F" w:rsidP="00BC427B">
      <w:pPr>
        <w:pStyle w:val="ListParagraph"/>
        <w:ind w:left="0" w:firstLine="450"/>
      </w:pPr>
      <w:r>
        <w:t xml:space="preserve">PHP atau </w:t>
      </w:r>
      <w:r>
        <w:rPr>
          <w:rStyle w:val="hgkelc"/>
        </w:rPr>
        <w:t xml:space="preserve">Hypertext Preprocessor merupakan bahasa pemprograman sederhana dan </w:t>
      </w:r>
      <w:r>
        <w:rPr>
          <w:rStyle w:val="hgkelc"/>
          <w:i/>
        </w:rPr>
        <w:t>powerful</w:t>
      </w:r>
      <w:r>
        <w:rPr>
          <w:rStyle w:val="hgkelc"/>
        </w:rPr>
        <w:t xml:space="preserve"> yang digunakan pada </w:t>
      </w:r>
      <w:r>
        <w:rPr>
          <w:rStyle w:val="hgkelc"/>
          <w:i/>
        </w:rPr>
        <w:t xml:space="preserve">web server </w:t>
      </w:r>
      <w:r>
        <w:rPr>
          <w:rStyle w:val="hgkelc"/>
        </w:rPr>
        <w:t xml:space="preserve">untuk </w:t>
      </w:r>
      <w:r>
        <w:rPr>
          <w:rStyle w:val="hgkelc"/>
          <w:i/>
        </w:rPr>
        <w:t xml:space="preserve">server-side scripting </w:t>
      </w:r>
      <w:r w:rsidR="00315B29">
        <w:rPr>
          <w:rStyle w:val="hgkelc"/>
          <w:i/>
        </w:rPr>
        <w:fldChar w:fldCharType="begin" w:fldLock="1"/>
      </w:r>
      <w:r w:rsidR="00877480">
        <w:rPr>
          <w:rStyle w:val="hgkelc"/>
          <w:i/>
        </w:rPr>
        <w:instrText>ADDIN CSL_CITATION {"citationItems":[{"id":"ITEM-1","itemData":{"abstract":"Dalam pengembangan aplikasi perangkat bergerak harus memperhatikan efisiensi dalam hal penggunaan sumber daya, selain itu aplikasi perangkat bergerak sangatlah sensitif terhadap delay. Salah satu faktor yang dapat menyebabkan delay adalah proses yang dilakukan pada web service. Kecepatan proses pada web service bergantung pada bahasa pemrograman yang digunakan, bahasa pemrograman juga dapat mempengaruhi penggunaan CPU (Central Processing Unit) dan memory pada server. Oleh karena itu, perlu dilakukan analisis performa web service untuk mengetahui perbedaan penggunaan CPU (Central Processing Unit), memory, dan kecepatan eksekusi bahasa pemrograman yang digunakan pada web service. Pada penelitian ini, bahasa pemrograman yang digunakan adalah Python, PHP dan Perl dengan menggunakan CGI (Common Gateway Interface) pada Apache web server diakses melalui perangkat bergerak dengan platform Android. Setelah dilakukan penelitian didapatkan hasil bahwa bahasa pemrograman Perl memiliki kecepatan eksekusi paling cepat sedangkan bahasa pemrograman Python memiliki penggunaan CPU (Central Processing Unit) dan memory paling sedikit","author":[{"dropping-particle":"","family":"Harismawan","given":"Achmad Fauzi","non-dropping-particle":"","parse-names":false,"suffix":""},{"dropping-particle":"","family":"Kharisma","given":"Agi Putra","non-dropping-particle":"","parse-names":false,"suffix":""},{"dropping-particle":"","family":"Afirianto","given":"Tri","non-dropping-particle":"","parse-names":false,"suffix":""}],"container-title":"Jurnal Pengembangan Teknologi Informasi dan Ilmu Komputer (J-PTIIK) Universitas Brawijaya","id":"ITEM-1","issue":"January","issued":{"date-parts":[["2018"]]},"page":"237-245","title":"Analisis Perbandingan Performa Web Service Menggunakan Bahasa Pemrograman Python , PHP , dan Perl pada Client Berbasis Android","type":"article-journal","volume":"2"},"uris":["http://www.mendeley.com/documents/?uuid=aec78a22-e8e9-4c43-8db5-8121bf5c54af"]}],"mendeley":{"formattedCitation":"(Harismawan et al., 2018)","plainTextFormattedCitation":"(Harismawan et al., 2018)","previouslyFormattedCitation":"(Harismawan, Kharisma, and Afirianto 2018)"},"properties":{"noteIndex":0},"schema":"https://github.com/citation-style-language/schema/raw/master/csl-citation.json"}</w:instrText>
      </w:r>
      <w:r w:rsidR="00315B29">
        <w:rPr>
          <w:rStyle w:val="hgkelc"/>
          <w:i/>
        </w:rPr>
        <w:fldChar w:fldCharType="separate"/>
      </w:r>
      <w:r w:rsidR="00877480" w:rsidRPr="00877480">
        <w:rPr>
          <w:rStyle w:val="hgkelc"/>
          <w:noProof/>
        </w:rPr>
        <w:t xml:space="preserve">(Harismawan </w:t>
      </w:r>
      <w:r w:rsidR="00DE549C" w:rsidRPr="00DE549C">
        <w:rPr>
          <w:rStyle w:val="hgkelc"/>
          <w:i/>
          <w:noProof/>
        </w:rPr>
        <w:t>et al.</w:t>
      </w:r>
      <w:r w:rsidR="00877480" w:rsidRPr="00877480">
        <w:rPr>
          <w:rStyle w:val="hgkelc"/>
          <w:noProof/>
        </w:rPr>
        <w:t>, 2018)</w:t>
      </w:r>
      <w:r w:rsidR="00315B29">
        <w:rPr>
          <w:rStyle w:val="hgkelc"/>
          <w:i/>
        </w:rPr>
        <w:fldChar w:fldCharType="end"/>
      </w:r>
      <w:r>
        <w:rPr>
          <w:rStyle w:val="hgkelc"/>
        </w:rPr>
        <w:t>.</w:t>
      </w:r>
    </w:p>
    <w:p w:rsidR="00B968AB" w:rsidRDefault="00B968AB" w:rsidP="007D62A9">
      <w:pPr>
        <w:pStyle w:val="ListParagraph"/>
        <w:numPr>
          <w:ilvl w:val="0"/>
          <w:numId w:val="35"/>
        </w:numPr>
        <w:spacing w:after="0"/>
        <w:ind w:left="450" w:hanging="450"/>
      </w:pPr>
      <w:r>
        <w:t>Javascript</w:t>
      </w:r>
    </w:p>
    <w:p w:rsidR="00BC427B" w:rsidRPr="007E0EB6" w:rsidRDefault="007E0EB6" w:rsidP="007E0EB6">
      <w:pPr>
        <w:pStyle w:val="ListParagraph"/>
        <w:ind w:left="0" w:firstLine="450"/>
      </w:pPr>
      <w:r>
        <w:t xml:space="preserve">Javascript merupakan bahasa pemprograman yang digunakan pada </w:t>
      </w:r>
      <w:r>
        <w:rPr>
          <w:i/>
        </w:rPr>
        <w:t xml:space="preserve">client-side </w:t>
      </w:r>
      <w:r>
        <w:t xml:space="preserve">dan </w:t>
      </w:r>
      <w:r>
        <w:rPr>
          <w:i/>
        </w:rPr>
        <w:t>server-side</w:t>
      </w:r>
      <w:r>
        <w:t xml:space="preserve"> untuk web dan mobile</w:t>
      </w:r>
      <w:r w:rsidR="00315B29">
        <w:t xml:space="preserve"> aplikasi programming </w:t>
      </w:r>
      <w:r w:rsidR="00315B29">
        <w:fldChar w:fldCharType="begin" w:fldLock="1"/>
      </w:r>
      <w:r w:rsidR="00877480">
        <w:instrText>ADDIN CSL_CITATION {"citationItems":[{"id":"ITEM-1","itemData":{"DOI":"10.1145/3133872","ISSN":"23318422","abstract":"In this paper we present the design and implementation of Flow, a fast and precise type checker for JavaScript that is used by thousands of developers on millions of lines of code at Facebook every day. Flow uses sophisticated type inference to understand common JavaScript idioms precisely. This helps it find non-trivial bugs in code and provide code intelligence to editors without requiring significant rewriting or annotations from the developer. We formalize an important fragment of Flow's analysis and prove its soundness. Furthermore, Flow uses aggressive parallelization and incrementalization to deliver near-instantaneous response times. This helps it avoid introducing any latency in the usual edit-refresh cycle of rapid JavaScript development. We describe the algorithms and systems infrastructure that we built to scale Flow's analysis.","author":[{"dropping-particle":"","family":"Chaudhuri","given":"Avik","non-dropping-particle":"","parse-names":false,"suffix":""},{"dropping-particle":"","family":"Vekris","given":"Panagiotis","non-dropping-particle":"","parse-names":false,"suffix":""},{"dropping-particle":"","family":"Goldman","given":"Sam","non-dropping-particle":"","parse-names":false,"suffix":""},{"dropping-particle":"","family":"Roch","given":"Marshall","non-dropping-particle":"","parse-names":false,"suffix":""},{"dropping-particle":"","family":"Levi","given":"Gabriel","non-dropping-particle":"","parse-names":false,"suffix":""}],"container-title":"arXiv","id":"ITEM-1","issue":"October","issued":{"date-parts":[["2017"]]},"title":"Fast and precise type checking for JavaScript","type":"article-journal","volume":"1"},"uris":["http://www.mendeley.com/documents/?uuid=a24db537-0371-4730-98d7-c84f9d585f48"]}],"mendeley":{"formattedCitation":"(Chaudhuri et al., 2017)","plainTextFormattedCitation":"(Chaudhuri et al., 2017)","previouslyFormattedCitation":"(Chaudhuri et al. 2017)"},"properties":{"noteIndex":0},"schema":"https://github.com/citation-style-language/schema/raw/master/csl-citation.json"}</w:instrText>
      </w:r>
      <w:r w:rsidR="00315B29">
        <w:fldChar w:fldCharType="separate"/>
      </w:r>
      <w:r w:rsidR="00877480" w:rsidRPr="00877480">
        <w:rPr>
          <w:noProof/>
        </w:rPr>
        <w:t xml:space="preserve">(Chaudhuri </w:t>
      </w:r>
      <w:r w:rsidR="00DE549C" w:rsidRPr="00DE549C">
        <w:rPr>
          <w:i/>
          <w:noProof/>
        </w:rPr>
        <w:t>et al.</w:t>
      </w:r>
      <w:r w:rsidR="00877480" w:rsidRPr="00877480">
        <w:rPr>
          <w:noProof/>
        </w:rPr>
        <w:t>, 2017)</w:t>
      </w:r>
      <w:r w:rsidR="00315B29">
        <w:fldChar w:fldCharType="end"/>
      </w:r>
      <w:r>
        <w:t>.</w:t>
      </w:r>
    </w:p>
    <w:p w:rsidR="00E117F0" w:rsidRDefault="00FB5EA2" w:rsidP="00380D59">
      <w:pPr>
        <w:pStyle w:val="Heading3"/>
        <w:numPr>
          <w:ilvl w:val="2"/>
          <w:numId w:val="42"/>
        </w:numPr>
        <w:ind w:left="450" w:hanging="450"/>
      </w:pPr>
      <w:r w:rsidRPr="00FB5EA2">
        <w:rPr>
          <w:i/>
        </w:rPr>
        <w:t>Library</w:t>
      </w:r>
    </w:p>
    <w:p w:rsidR="007D62A9" w:rsidRPr="003B2FD7" w:rsidRDefault="00FB5EA2" w:rsidP="00BF0F86">
      <w:pPr>
        <w:spacing w:after="0"/>
        <w:ind w:firstLine="450"/>
      </w:pPr>
      <w:r w:rsidRPr="00FB5EA2">
        <w:rPr>
          <w:i/>
        </w:rPr>
        <w:t>Library</w:t>
      </w:r>
      <w:r w:rsidR="003B2FD7" w:rsidRPr="003B2FD7">
        <w:t xml:space="preserve"> merupakan kumpulan dari fungsi pada program komputer yang dapat dipanggil dan digunakan untuk menyelesaikan beberapa masalah terkait pemrograman</w:t>
      </w:r>
      <w:r w:rsidR="005C49DE">
        <w:t xml:space="preserve"> </w:t>
      </w:r>
      <w:r w:rsidR="005C49DE">
        <w:fldChar w:fldCharType="begin" w:fldLock="1"/>
      </w:r>
      <w:r w:rsidR="00877480">
        <w:instrText>ADDIN CSL_CITATION {"citationItems":[{"id":"ITEM-1","itemData":{"DOI":"10.2307/2003721","ISSN":"00255718","abstract":"The article acquaints the potential user with the basic ideas behind computer programming. First some general concepts about computers are presented. Then as a vehicle for the presentation of basic programming ideas, successive stages in the development of a program to calculate an arithmetic average are considered.","author":[{"dropping-particle":"","family":"Lateef","given":"Usman Opeyemi","non-dropping-particle":"","parse-names":false,"suffix":""},{"dropping-particle":"","family":"Ogunsanwo","given":"Gbenga","non-dropping-particle":"","parse-names":false,"suffix":""},{"dropping-particle":"","family":"Owoade","given":"Akeem","non-dropping-particle":"","parse-names":false,"suffix":""}],"container-title":"Brit Chem Eng","id":"ITEM-1","issue":"2-3","issued":{"date-parts":[["2018"]]},"page":"206-210","title":"Introduction to computer programming","type":"article-journal","volume":"16"},"uris":["http://www.mendeley.com/documents/?uuid=bb2e5112-49c1-48c5-b2da-9a0079889b17"]}],"mendeley":{"formattedCitation":"(Lateef et al., 2018)","plainTextFormattedCitation":"(Lateef et al., 2018)","previouslyFormattedCitation":"(Lateef, Ogunsanwo, and Owoade 2018)"},"properties":{"noteIndex":0},"schema":"https://github.com/citation-style-language/schema/raw/master/csl-citation.json"}</w:instrText>
      </w:r>
      <w:r w:rsidR="005C49DE">
        <w:fldChar w:fldCharType="separate"/>
      </w:r>
      <w:r w:rsidR="00877480" w:rsidRPr="00877480">
        <w:rPr>
          <w:noProof/>
        </w:rPr>
        <w:t xml:space="preserve">(Lateef </w:t>
      </w:r>
      <w:r w:rsidR="00DE549C" w:rsidRPr="00DE549C">
        <w:rPr>
          <w:i/>
          <w:noProof/>
        </w:rPr>
        <w:t>et al.</w:t>
      </w:r>
      <w:r w:rsidR="00877480" w:rsidRPr="00877480">
        <w:rPr>
          <w:noProof/>
        </w:rPr>
        <w:t>, 2018)</w:t>
      </w:r>
      <w:r w:rsidR="005C49DE">
        <w:fldChar w:fldCharType="end"/>
      </w:r>
      <w:r w:rsidR="003B2FD7">
        <w:t>.</w:t>
      </w:r>
      <w:r w:rsidR="000273D2">
        <w:t xml:space="preserve"> Beberapa </w:t>
      </w:r>
      <w:r w:rsidRPr="00FB5EA2">
        <w:rPr>
          <w:i/>
        </w:rPr>
        <w:t>Library</w:t>
      </w:r>
      <w:r w:rsidR="000273D2" w:rsidRPr="007D62A9">
        <w:rPr>
          <w:i/>
        </w:rPr>
        <w:t xml:space="preserve"> </w:t>
      </w:r>
      <w:r w:rsidR="000273D2">
        <w:t>yang digunakan dalam penelitian ini yaitu</w:t>
      </w:r>
      <w:r w:rsidR="00BF0F86">
        <w:t xml:space="preserve"> </w:t>
      </w:r>
      <w:r w:rsidR="007D62A9">
        <w:t>ESP8266Wifi</w:t>
      </w:r>
      <w:r w:rsidR="00BF0F86">
        <w:t xml:space="preserve">, </w:t>
      </w:r>
      <w:r w:rsidR="007D62A9">
        <w:t>Dallas Temperature</w:t>
      </w:r>
      <w:r w:rsidR="00BF0F86">
        <w:t xml:space="preserve">, </w:t>
      </w:r>
      <w:r w:rsidR="007D62A9">
        <w:t>One Wire</w:t>
      </w:r>
    </w:p>
    <w:p w:rsidR="0048227D" w:rsidRDefault="0048227D">
      <w:pPr>
        <w:spacing w:after="160" w:line="259" w:lineRule="auto"/>
        <w:rPr>
          <w:rFonts w:eastAsia="Times New Roman" w:cs="Times New Roman"/>
          <w:b/>
          <w:szCs w:val="24"/>
        </w:rPr>
      </w:pPr>
      <w:bookmarkStart w:id="52" w:name="_Toc25141857"/>
      <w:r>
        <w:rPr>
          <w:b/>
        </w:rPr>
        <w:lastRenderedPageBreak/>
        <w:br w:type="page"/>
      </w:r>
    </w:p>
    <w:p w:rsidR="00A7413F" w:rsidRPr="00083BA2" w:rsidRDefault="00A7413F" w:rsidP="00EF349F">
      <w:pPr>
        <w:pStyle w:val="Heading1"/>
      </w:pPr>
      <w:bookmarkStart w:id="53" w:name="_Toc65580137"/>
      <w:bookmarkEnd w:id="52"/>
      <w:r w:rsidRPr="00083BA2">
        <w:lastRenderedPageBreak/>
        <w:t>BAB III</w:t>
      </w:r>
      <w:r>
        <w:t xml:space="preserve"> </w:t>
      </w:r>
      <w:r w:rsidRPr="00083BA2">
        <w:t>METODOLOGI PENELITIAN</w:t>
      </w:r>
      <w:bookmarkEnd w:id="53"/>
    </w:p>
    <w:p w:rsidR="00A7413F" w:rsidRDefault="00EF349F" w:rsidP="00EF349F">
      <w:pPr>
        <w:pStyle w:val="Heading2"/>
      </w:pPr>
      <w:bookmarkStart w:id="54" w:name="_Toc25141858"/>
      <w:bookmarkStart w:id="55" w:name="_Toc65580138"/>
      <w:r>
        <w:t xml:space="preserve">3.1 </w:t>
      </w:r>
      <w:r w:rsidR="00A7413F" w:rsidRPr="00083BA2">
        <w:t>Waktu dan Tempat Penelitian</w:t>
      </w:r>
      <w:bookmarkEnd w:id="54"/>
      <w:bookmarkEnd w:id="55"/>
    </w:p>
    <w:p w:rsidR="00385B83" w:rsidRDefault="00A7413F" w:rsidP="00DE18A8">
      <w:pPr>
        <w:ind w:firstLine="720"/>
      </w:pPr>
      <w:r>
        <w:t>P</w:t>
      </w:r>
      <w:r w:rsidRPr="00083BA2">
        <w:t xml:space="preserve">enelitian </w:t>
      </w:r>
      <w:r>
        <w:t xml:space="preserve">ini </w:t>
      </w:r>
      <w:r w:rsidRPr="00083BA2">
        <w:t xml:space="preserve">dilaksanakan di laboratorium </w:t>
      </w:r>
      <w:r w:rsidRPr="00DE18A8">
        <w:rPr>
          <w:i/>
        </w:rPr>
        <w:t>Internet of Things</w:t>
      </w:r>
      <w:r>
        <w:t xml:space="preserve"> </w:t>
      </w:r>
      <w:r w:rsidRPr="00083BA2">
        <w:t>Politeknik Negeri Ujung Pandan</w:t>
      </w:r>
      <w:r>
        <w:t xml:space="preserve">g, Jl. Perintis Kemerdekaan Km 10, </w:t>
      </w:r>
      <w:r w:rsidRPr="00083BA2">
        <w:t xml:space="preserve">Kota Makassar, Sulawesi Selatan. Pelaksanaan penelitian ini dimulai pada bulan </w:t>
      </w:r>
      <w:r w:rsidR="00DE18A8">
        <w:t>Agustus</w:t>
      </w:r>
      <w:r w:rsidRPr="00083BA2">
        <w:t xml:space="preserve"> </w:t>
      </w:r>
      <w:r w:rsidR="001B74DB">
        <w:t>2020 sampai bulan Maret</w:t>
      </w:r>
      <w:r>
        <w:t xml:space="preserve"> 2021</w:t>
      </w:r>
      <w:r w:rsidRPr="00083BA2">
        <w:t>.</w:t>
      </w:r>
      <w:r w:rsidR="000B5DC9" w:rsidRPr="00A12386">
        <w:t xml:space="preserve"> </w:t>
      </w:r>
      <w:bookmarkStart w:id="56" w:name="_Toc25141859"/>
    </w:p>
    <w:p w:rsidR="00A7413F" w:rsidRPr="00A7413F" w:rsidRDefault="00EF349F" w:rsidP="00385B83">
      <w:pPr>
        <w:pStyle w:val="Heading2"/>
      </w:pPr>
      <w:bookmarkStart w:id="57" w:name="_Toc65580139"/>
      <w:r>
        <w:t xml:space="preserve">3.2 </w:t>
      </w:r>
      <w:r w:rsidR="00A7413F" w:rsidRPr="00A7413F">
        <w:t>Alat dan Bahan</w:t>
      </w:r>
      <w:bookmarkEnd w:id="56"/>
      <w:bookmarkEnd w:id="57"/>
    </w:p>
    <w:p w:rsidR="00A7413F" w:rsidRPr="00E70919" w:rsidRDefault="005F56B2" w:rsidP="005F56B2">
      <w:pPr>
        <w:pStyle w:val="Heading3"/>
      </w:pPr>
      <w:bookmarkStart w:id="58" w:name="_Toc25141860"/>
      <w:bookmarkStart w:id="59" w:name="_Toc65580140"/>
      <w:r>
        <w:t xml:space="preserve">3.2.1 </w:t>
      </w:r>
      <w:r w:rsidR="00A7413F" w:rsidRPr="00E70919">
        <w:t>Perangkat Keras</w:t>
      </w:r>
      <w:bookmarkEnd w:id="58"/>
      <w:bookmarkEnd w:id="59"/>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0" w:name="_Toc25141953"/>
      <w:r>
        <w:rPr>
          <w:rFonts w:cs="Times New Roman"/>
          <w:szCs w:val="24"/>
        </w:rPr>
        <w:t xml:space="preserve"> </w:t>
      </w:r>
      <w:bookmarkEnd w:id="60"/>
      <w:r w:rsidR="000B5DC9" w:rsidRPr="007F5FFF">
        <w:rPr>
          <w:rFonts w:cs="Times New Roman"/>
          <w:szCs w:val="24"/>
        </w:rPr>
        <w:t xml:space="preserve"> </w:t>
      </w:r>
    </w:p>
    <w:p w:rsidR="000B5DC9" w:rsidRDefault="00FD40AC" w:rsidP="00FD40AC">
      <w:pPr>
        <w:pStyle w:val="Caption"/>
        <w:jc w:val="both"/>
      </w:pPr>
      <w:bookmarkStart w:id="61" w:name="_Toc65536590"/>
      <w:r>
        <w:t>Tabel 3.</w:t>
      </w:r>
      <w:r w:rsidR="00F926CF">
        <w:fldChar w:fldCharType="begin"/>
      </w:r>
      <w:r w:rsidR="00F926CF">
        <w:instrText xml:space="preserve"> SEQ Tabel_3 \* ARABIC </w:instrText>
      </w:r>
      <w:r w:rsidR="00F926CF">
        <w:fldChar w:fldCharType="separate"/>
      </w:r>
      <w:r>
        <w:rPr>
          <w:noProof/>
        </w:rPr>
        <w:t>1</w:t>
      </w:r>
      <w:r w:rsidR="00F926CF">
        <w:rPr>
          <w:noProof/>
        </w:rPr>
        <w:fldChar w:fldCharType="end"/>
      </w:r>
      <w:r w:rsidR="000B5DC9">
        <w:t xml:space="preserve"> </w:t>
      </w:r>
      <w:r w:rsidR="000B5DC9" w:rsidRPr="007F5FFF">
        <w:rPr>
          <w:rFonts w:cs="Times New Roman"/>
          <w:szCs w:val="24"/>
        </w:rPr>
        <w:t>Perangkat Keras</w:t>
      </w:r>
      <w:bookmarkEnd w:id="61"/>
    </w:p>
    <w:tbl>
      <w:tblPr>
        <w:tblW w:w="7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31"/>
        <w:gridCol w:w="4296"/>
      </w:tblGrid>
      <w:tr w:rsidR="00A7413F" w:rsidRPr="0062566B" w:rsidTr="005D5E3E">
        <w:trPr>
          <w:trHeight w:val="510"/>
          <w:jc w:val="center"/>
        </w:trPr>
        <w:tc>
          <w:tcPr>
            <w:tcW w:w="570" w:type="dxa"/>
            <w:shd w:val="clear" w:color="auto" w:fill="E7E6E6" w:themeFill="background2"/>
            <w:vAlign w:val="center"/>
          </w:tcPr>
          <w:p w:rsidR="00A7413F" w:rsidRPr="0062566B" w:rsidRDefault="00A7413F" w:rsidP="00E36486">
            <w:pPr>
              <w:spacing w:after="0"/>
              <w:rPr>
                <w:lang w:val="id-ID"/>
              </w:rPr>
            </w:pPr>
            <w:r w:rsidRPr="0062566B">
              <w:rPr>
                <w:lang w:val="id-ID"/>
              </w:rPr>
              <w:t>No.</w:t>
            </w:r>
          </w:p>
        </w:tc>
        <w:tc>
          <w:tcPr>
            <w:tcW w:w="2631" w:type="dxa"/>
            <w:shd w:val="clear" w:color="auto" w:fill="E7E6E6" w:themeFill="background2"/>
            <w:vAlign w:val="center"/>
          </w:tcPr>
          <w:p w:rsidR="00A7413F" w:rsidRPr="0062566B" w:rsidRDefault="00A7413F" w:rsidP="005D5E3E">
            <w:pPr>
              <w:spacing w:after="0"/>
              <w:ind w:left="35"/>
              <w:rPr>
                <w:lang w:val="id-ID"/>
              </w:rPr>
            </w:pPr>
            <w:r w:rsidRPr="0062566B">
              <w:rPr>
                <w:lang w:val="id-ID"/>
              </w:rPr>
              <w:t>Peragkat Keras</w:t>
            </w:r>
          </w:p>
        </w:tc>
        <w:tc>
          <w:tcPr>
            <w:tcW w:w="4296" w:type="dxa"/>
            <w:shd w:val="clear" w:color="auto" w:fill="E7E6E6" w:themeFill="background2"/>
            <w:vAlign w:val="center"/>
          </w:tcPr>
          <w:p w:rsidR="00A7413F" w:rsidRPr="0062566B" w:rsidRDefault="00A7413F" w:rsidP="00E36486">
            <w:pPr>
              <w:spacing w:after="0"/>
              <w:rPr>
                <w:lang w:val="id-ID"/>
              </w:rPr>
            </w:pPr>
            <w:r w:rsidRPr="0062566B">
              <w:rPr>
                <w:lang w:val="id-ID"/>
              </w:rPr>
              <w:t>Deskripsi</w:t>
            </w:r>
          </w:p>
        </w:tc>
      </w:tr>
      <w:tr w:rsidR="00A7413F" w:rsidRPr="0062566B" w:rsidTr="005D5E3E">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631" w:type="dxa"/>
            <w:vAlign w:val="center"/>
          </w:tcPr>
          <w:p w:rsidR="00A7413F" w:rsidRPr="0062566B" w:rsidRDefault="00A7413F" w:rsidP="00E36486">
            <w:pPr>
              <w:spacing w:after="0"/>
            </w:pPr>
            <w:r w:rsidRPr="0062566B">
              <w:rPr>
                <w:lang w:val="id-ID"/>
              </w:rPr>
              <w:t>1 Unit Laptop</w:t>
            </w:r>
          </w:p>
        </w:tc>
        <w:tc>
          <w:tcPr>
            <w:tcW w:w="4296"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631" w:type="dxa"/>
            <w:vAlign w:val="center"/>
          </w:tcPr>
          <w:p w:rsidR="00A7413F" w:rsidRPr="0062566B" w:rsidRDefault="00A7413F" w:rsidP="00E36486">
            <w:pPr>
              <w:spacing w:after="0"/>
            </w:pPr>
            <w:r w:rsidRPr="0062566B">
              <w:t>Mikrokontroller</w:t>
            </w:r>
          </w:p>
        </w:tc>
        <w:tc>
          <w:tcPr>
            <w:tcW w:w="4296" w:type="dxa"/>
            <w:vAlign w:val="center"/>
          </w:tcPr>
          <w:p w:rsidR="00A7413F" w:rsidRPr="0062566B" w:rsidRDefault="00A7413F" w:rsidP="00E36486">
            <w:pPr>
              <w:spacing w:after="0"/>
              <w:rPr>
                <w:lang w:val="id-ID"/>
              </w:rPr>
            </w:pPr>
            <w:r w:rsidRPr="0062566B">
              <w:rPr>
                <w:lang w:val="id-ID"/>
              </w:rPr>
              <w:t>ESP8266</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p>
        </w:tc>
        <w:tc>
          <w:tcPr>
            <w:tcW w:w="2631" w:type="dxa"/>
            <w:vAlign w:val="center"/>
          </w:tcPr>
          <w:p w:rsidR="00A7413F" w:rsidRPr="0062566B" w:rsidRDefault="00A7413F" w:rsidP="00E36486">
            <w:pPr>
              <w:spacing w:after="0"/>
            </w:pPr>
            <w:r w:rsidRPr="0062566B">
              <w:t>Relay</w:t>
            </w:r>
            <w:r w:rsidR="003A4DA7">
              <w:t xml:space="preserve"> </w:t>
            </w:r>
            <w:r w:rsidR="003A4DA7" w:rsidRPr="003A4DA7">
              <w:rPr>
                <w:i/>
              </w:rPr>
              <w:t>control</w:t>
            </w:r>
          </w:p>
        </w:tc>
        <w:tc>
          <w:tcPr>
            <w:tcW w:w="4296" w:type="dxa"/>
            <w:vAlign w:val="center"/>
          </w:tcPr>
          <w:p w:rsidR="00A7413F" w:rsidRPr="0062566B" w:rsidRDefault="003A4DA7" w:rsidP="00E36486">
            <w:pPr>
              <w:spacing w:after="0"/>
            </w:pPr>
            <w:r>
              <w:t>4</w:t>
            </w:r>
            <w:r w:rsidR="00A7413F">
              <w:t xml:space="preserve"> Channel</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lastRenderedPageBreak/>
              <w:t>3</w:t>
            </w:r>
          </w:p>
        </w:tc>
        <w:tc>
          <w:tcPr>
            <w:tcW w:w="2631" w:type="dxa"/>
            <w:vAlign w:val="center"/>
          </w:tcPr>
          <w:p w:rsidR="00A7413F" w:rsidRPr="0062566B" w:rsidRDefault="00A7413F" w:rsidP="00E36486">
            <w:pPr>
              <w:spacing w:after="0"/>
            </w:pPr>
            <w:r w:rsidRPr="0062566B">
              <w:t>Server</w:t>
            </w:r>
          </w:p>
        </w:tc>
        <w:tc>
          <w:tcPr>
            <w:tcW w:w="4296" w:type="dxa"/>
            <w:vAlign w:val="center"/>
          </w:tcPr>
          <w:p w:rsidR="00A7413F" w:rsidRPr="0062566B" w:rsidRDefault="00A7413F" w:rsidP="00E36486">
            <w:pPr>
              <w:spacing w:after="0"/>
            </w:pPr>
            <w:r w:rsidRPr="0062566B">
              <w:t>Raspberry Pi 4.0</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631" w:type="dxa"/>
            <w:vAlign w:val="center"/>
          </w:tcPr>
          <w:p w:rsidR="00A7413F" w:rsidRPr="0062566B" w:rsidRDefault="00A7413F" w:rsidP="00E36486">
            <w:pPr>
              <w:spacing w:after="0"/>
            </w:pPr>
            <w:r w:rsidRPr="0062566B">
              <w:rPr>
                <w:lang w:val="id-ID"/>
              </w:rPr>
              <w:t xml:space="preserve">Sensor </w:t>
            </w:r>
            <w:r w:rsidR="00C47E83">
              <w:t>Kelembapan</w:t>
            </w:r>
          </w:p>
        </w:tc>
        <w:tc>
          <w:tcPr>
            <w:tcW w:w="4296" w:type="dxa"/>
            <w:vAlign w:val="center"/>
          </w:tcPr>
          <w:p w:rsidR="00A7413F" w:rsidRPr="0062566B" w:rsidRDefault="00A7413F" w:rsidP="00E36486">
            <w:pPr>
              <w:spacing w:after="0"/>
            </w:pPr>
            <w:r w:rsidRPr="0062566B">
              <w:t>Capasitive Soil SEN0193</w:t>
            </w:r>
          </w:p>
        </w:tc>
      </w:tr>
      <w:tr w:rsidR="00A7413F" w:rsidRPr="0062566B" w:rsidTr="005D5E3E">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631" w:type="dxa"/>
            <w:vAlign w:val="center"/>
          </w:tcPr>
          <w:p w:rsidR="00A7413F" w:rsidRPr="0062566B" w:rsidRDefault="00A7413F" w:rsidP="00E36486">
            <w:pPr>
              <w:spacing w:after="0"/>
            </w:pPr>
            <w:r w:rsidRPr="0062566B">
              <w:t xml:space="preserve">Sensor Suhu </w:t>
            </w:r>
          </w:p>
        </w:tc>
        <w:tc>
          <w:tcPr>
            <w:tcW w:w="4296" w:type="dxa"/>
            <w:vAlign w:val="center"/>
          </w:tcPr>
          <w:p w:rsidR="00A7413F" w:rsidRPr="0062566B" w:rsidRDefault="00A7413F" w:rsidP="00E36486">
            <w:pPr>
              <w:spacing w:after="0"/>
            </w:pPr>
            <w:r w:rsidRPr="0062566B">
              <w:t>DS18B20</w:t>
            </w:r>
          </w:p>
        </w:tc>
      </w:tr>
      <w:tr w:rsidR="00A7413F" w:rsidRPr="0062566B" w:rsidTr="005D5E3E">
        <w:trPr>
          <w:trHeight w:val="219"/>
          <w:jc w:val="center"/>
        </w:trPr>
        <w:tc>
          <w:tcPr>
            <w:tcW w:w="570" w:type="dxa"/>
            <w:vAlign w:val="center"/>
          </w:tcPr>
          <w:p w:rsidR="00A7413F" w:rsidRPr="0062566B" w:rsidRDefault="001F1E72" w:rsidP="00E36486">
            <w:pPr>
              <w:spacing w:after="0"/>
            </w:pPr>
            <w:r>
              <w:t>6</w:t>
            </w:r>
          </w:p>
        </w:tc>
        <w:tc>
          <w:tcPr>
            <w:tcW w:w="2631" w:type="dxa"/>
            <w:vAlign w:val="center"/>
          </w:tcPr>
          <w:p w:rsidR="00A7413F" w:rsidRPr="0062566B" w:rsidRDefault="00A7413F" w:rsidP="00E36486">
            <w:pPr>
              <w:spacing w:after="0"/>
            </w:pPr>
            <w:r w:rsidRPr="0062566B">
              <w:t>Sensor Ultrasonik</w:t>
            </w:r>
          </w:p>
        </w:tc>
        <w:tc>
          <w:tcPr>
            <w:tcW w:w="4296" w:type="dxa"/>
            <w:vAlign w:val="center"/>
          </w:tcPr>
          <w:p w:rsidR="00A7413F" w:rsidRPr="0062566B" w:rsidRDefault="00A7413F" w:rsidP="00E36486">
            <w:pPr>
              <w:spacing w:after="0"/>
            </w:pPr>
            <w:r w:rsidRPr="0062566B">
              <w:t>HC-SR04</w:t>
            </w:r>
          </w:p>
        </w:tc>
      </w:tr>
      <w:tr w:rsidR="00A7413F" w:rsidRPr="0062566B" w:rsidTr="005D5E3E">
        <w:tblPrEx>
          <w:tblLook w:val="0000" w:firstRow="0" w:lastRow="0" w:firstColumn="0" w:lastColumn="0" w:noHBand="0" w:noVBand="0"/>
        </w:tblPrEx>
        <w:trPr>
          <w:trHeight w:val="285"/>
          <w:jc w:val="center"/>
        </w:trPr>
        <w:tc>
          <w:tcPr>
            <w:tcW w:w="570" w:type="dxa"/>
            <w:vAlign w:val="center"/>
          </w:tcPr>
          <w:p w:rsidR="00A7413F" w:rsidRPr="0062566B" w:rsidRDefault="001F1E72" w:rsidP="00E36486">
            <w:pPr>
              <w:spacing w:after="0"/>
            </w:pPr>
            <w:r>
              <w:t>7</w:t>
            </w:r>
          </w:p>
        </w:tc>
        <w:tc>
          <w:tcPr>
            <w:tcW w:w="2631" w:type="dxa"/>
            <w:vAlign w:val="center"/>
          </w:tcPr>
          <w:p w:rsidR="00A7413F" w:rsidRPr="0062566B" w:rsidRDefault="00A7413F" w:rsidP="00E36486">
            <w:pPr>
              <w:spacing w:after="0"/>
            </w:pPr>
            <w:r w:rsidRPr="0062566B">
              <w:t>Pompa Bertekanan</w:t>
            </w:r>
          </w:p>
        </w:tc>
        <w:tc>
          <w:tcPr>
            <w:tcW w:w="4296" w:type="dxa"/>
            <w:vAlign w:val="center"/>
          </w:tcPr>
          <w:p w:rsidR="00A7413F" w:rsidRPr="0062566B" w:rsidRDefault="00A7413F" w:rsidP="00E36486">
            <w:pPr>
              <w:spacing w:after="0"/>
            </w:pPr>
            <w:r w:rsidRPr="0062566B">
              <w:t>DC 12 volt</w:t>
            </w:r>
          </w:p>
        </w:tc>
      </w:tr>
      <w:tr w:rsidR="00A7413F" w:rsidRPr="0062566B" w:rsidTr="005D5E3E">
        <w:tblPrEx>
          <w:tblLook w:val="0000" w:firstRow="0" w:lastRow="0" w:firstColumn="0" w:lastColumn="0" w:noHBand="0" w:noVBand="0"/>
        </w:tblPrEx>
        <w:trPr>
          <w:trHeight w:val="424"/>
          <w:jc w:val="center"/>
        </w:trPr>
        <w:tc>
          <w:tcPr>
            <w:tcW w:w="570" w:type="dxa"/>
            <w:vAlign w:val="center"/>
          </w:tcPr>
          <w:p w:rsidR="00A7413F" w:rsidRPr="0062566B" w:rsidRDefault="001F1E72" w:rsidP="00E36486">
            <w:pPr>
              <w:spacing w:after="0"/>
            </w:pPr>
            <w:r>
              <w:t>8</w:t>
            </w:r>
          </w:p>
        </w:tc>
        <w:tc>
          <w:tcPr>
            <w:tcW w:w="2631" w:type="dxa"/>
            <w:vAlign w:val="center"/>
          </w:tcPr>
          <w:p w:rsidR="00A7413F" w:rsidRPr="0062566B" w:rsidRDefault="00A7413F" w:rsidP="00E36486">
            <w:pPr>
              <w:spacing w:after="0"/>
            </w:pPr>
            <w:r w:rsidRPr="0062566B">
              <w:t>Nozzle</w:t>
            </w:r>
          </w:p>
        </w:tc>
        <w:tc>
          <w:tcPr>
            <w:tcW w:w="4296" w:type="dxa"/>
            <w:vAlign w:val="center"/>
          </w:tcPr>
          <w:p w:rsidR="00A7413F" w:rsidRPr="0062566B" w:rsidRDefault="00A7413F" w:rsidP="00E36486">
            <w:pPr>
              <w:spacing w:after="0"/>
            </w:pPr>
            <w:r w:rsidRPr="0062566B">
              <w:t>Tipe 2010 (0.2 mm)</w:t>
            </w:r>
          </w:p>
        </w:tc>
      </w:tr>
      <w:tr w:rsidR="001F1E72" w:rsidRPr="0062566B" w:rsidTr="005D5E3E">
        <w:tblPrEx>
          <w:tblLook w:val="0000" w:firstRow="0" w:lastRow="0" w:firstColumn="0" w:lastColumn="0" w:noHBand="0" w:noVBand="0"/>
        </w:tblPrEx>
        <w:trPr>
          <w:trHeight w:val="424"/>
          <w:jc w:val="center"/>
        </w:trPr>
        <w:tc>
          <w:tcPr>
            <w:tcW w:w="570" w:type="dxa"/>
            <w:vAlign w:val="center"/>
          </w:tcPr>
          <w:p w:rsidR="001F1E72" w:rsidRDefault="001F1E72" w:rsidP="00E36486">
            <w:pPr>
              <w:spacing w:after="0"/>
            </w:pPr>
            <w:r>
              <w:t>9</w:t>
            </w:r>
          </w:p>
        </w:tc>
        <w:tc>
          <w:tcPr>
            <w:tcW w:w="2631" w:type="dxa"/>
            <w:vAlign w:val="center"/>
          </w:tcPr>
          <w:p w:rsidR="001F1E72" w:rsidRPr="0062566B" w:rsidRDefault="001F1E72" w:rsidP="00E36486">
            <w:pPr>
              <w:spacing w:after="0"/>
            </w:pPr>
            <w:r>
              <w:t>Solenoid Valve</w:t>
            </w:r>
          </w:p>
        </w:tc>
        <w:tc>
          <w:tcPr>
            <w:tcW w:w="4296" w:type="dxa"/>
            <w:vAlign w:val="center"/>
          </w:tcPr>
          <w:p w:rsidR="001F1E72" w:rsidRPr="0062566B" w:rsidRDefault="001F1E72" w:rsidP="00E36486">
            <w:pPr>
              <w:spacing w:after="0"/>
            </w:pPr>
            <w:r>
              <w:t>Double Drat Siku ½</w:t>
            </w:r>
            <w:r w:rsidR="0066795D">
              <w:t xml:space="preserve"> Inc</w:t>
            </w:r>
          </w:p>
        </w:tc>
      </w:tr>
      <w:tr w:rsidR="00A7413F" w:rsidRPr="0062566B" w:rsidTr="005D5E3E">
        <w:tblPrEx>
          <w:tblLook w:val="0000" w:firstRow="0" w:lastRow="0" w:firstColumn="0" w:lastColumn="0" w:noHBand="0" w:noVBand="0"/>
        </w:tblPrEx>
        <w:trPr>
          <w:trHeight w:val="388"/>
          <w:jc w:val="center"/>
        </w:trPr>
        <w:tc>
          <w:tcPr>
            <w:tcW w:w="570" w:type="dxa"/>
            <w:vAlign w:val="center"/>
          </w:tcPr>
          <w:p w:rsidR="00A7413F" w:rsidRPr="0062566B" w:rsidRDefault="001F1E72" w:rsidP="00E36486">
            <w:pPr>
              <w:spacing w:after="0"/>
            </w:pPr>
            <w:r>
              <w:t>10</w:t>
            </w:r>
          </w:p>
        </w:tc>
        <w:tc>
          <w:tcPr>
            <w:tcW w:w="2631"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296" w:type="dxa"/>
            <w:vAlign w:val="center"/>
          </w:tcPr>
          <w:p w:rsidR="00A7413F" w:rsidRPr="0062566B" w:rsidRDefault="00A7413F" w:rsidP="00E36486">
            <w:pPr>
              <w:spacing w:after="0"/>
              <w:rPr>
                <w:lang w:val="id-ID"/>
              </w:rPr>
            </w:pPr>
          </w:p>
        </w:tc>
      </w:tr>
    </w:tbl>
    <w:p w:rsidR="005D5E3E" w:rsidRDefault="005D5E3E" w:rsidP="005D5E3E">
      <w:pPr>
        <w:spacing w:line="240" w:lineRule="auto"/>
      </w:pPr>
      <w:bookmarkStart w:id="62" w:name="_Toc25141861"/>
    </w:p>
    <w:p w:rsidR="00A7413F" w:rsidRPr="000B5DC9" w:rsidRDefault="005F56B2" w:rsidP="000B5DC9">
      <w:pPr>
        <w:pStyle w:val="Heading3"/>
      </w:pPr>
      <w:bookmarkStart w:id="63" w:name="_Toc65580141"/>
      <w:r>
        <w:t xml:space="preserve">3.2.2 </w:t>
      </w:r>
      <w:r w:rsidR="00A7413F" w:rsidRPr="00A7413F">
        <w:t>Perangkat Luna</w:t>
      </w:r>
      <w:bookmarkEnd w:id="62"/>
      <w:r w:rsidR="000B5DC9">
        <w:t>k</w:t>
      </w:r>
      <w:bookmarkEnd w:id="63"/>
      <w:r w:rsidR="000B5DC9" w:rsidRPr="007F5FFF">
        <w:rPr>
          <w:rFonts w:cs="Times New Roman"/>
        </w:rPr>
        <w:t xml:space="preserve"> </w:t>
      </w:r>
    </w:p>
    <w:p w:rsidR="000B5DC9" w:rsidRDefault="00FD40AC" w:rsidP="00FD40AC">
      <w:pPr>
        <w:pStyle w:val="Caption"/>
        <w:jc w:val="both"/>
      </w:pPr>
      <w:bookmarkStart w:id="64" w:name="_Toc65536591"/>
      <w:r>
        <w:t>Tabel 3.</w:t>
      </w:r>
      <w:r w:rsidR="00F926CF">
        <w:fldChar w:fldCharType="begin"/>
      </w:r>
      <w:r w:rsidR="00F926CF">
        <w:instrText xml:space="preserve"> SEQ Tabel_3 \* ARABIC </w:instrText>
      </w:r>
      <w:r w:rsidR="00F926CF">
        <w:fldChar w:fldCharType="separate"/>
      </w:r>
      <w:r>
        <w:rPr>
          <w:noProof/>
        </w:rPr>
        <w:t>2</w:t>
      </w:r>
      <w:r w:rsidR="00F926CF">
        <w:rPr>
          <w:noProof/>
        </w:rPr>
        <w:fldChar w:fldCharType="end"/>
      </w:r>
      <w:r w:rsidR="000B5DC9">
        <w:t xml:space="preserve"> </w:t>
      </w:r>
      <w:r w:rsidR="000B5DC9" w:rsidRPr="007F5FFF">
        <w:rPr>
          <w:rFonts w:cs="Times New Roman"/>
          <w:szCs w:val="24"/>
        </w:rPr>
        <w:t>Perangkat Lunak</w:t>
      </w:r>
      <w:bookmarkEnd w:id="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5D5E3E">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3</w:t>
            </w:r>
          </w:p>
        </w:tc>
        <w:tc>
          <w:tcPr>
            <w:tcW w:w="6706" w:type="dxa"/>
            <w:vAlign w:val="center"/>
          </w:tcPr>
          <w:p w:rsidR="00A7413F" w:rsidRPr="00484C21" w:rsidRDefault="00FB5EA2" w:rsidP="00E36486">
            <w:pPr>
              <w:spacing w:after="0"/>
              <w:rPr>
                <w:lang w:val="id-ID"/>
              </w:rPr>
            </w:pPr>
            <w:r w:rsidRPr="00FB5EA2">
              <w:rPr>
                <w:i/>
              </w:rPr>
              <w:t>Library</w:t>
            </w:r>
            <w:r w:rsidR="00504424">
              <w:t xml:space="preserve"> </w:t>
            </w:r>
            <w:r w:rsidR="00504424" w:rsidRPr="00504424">
              <w:t>ESP8266WiFi</w:t>
            </w:r>
            <w:r w:rsidR="00504424">
              <w:t xml:space="preserve">, </w:t>
            </w:r>
            <w:r w:rsidR="00504424" w:rsidRPr="00504424">
              <w:t>DallasTemperature</w:t>
            </w:r>
            <w:r w:rsidR="00504424">
              <w:t xml:space="preserve">, </w:t>
            </w:r>
            <w:r w:rsidR="00504424" w:rsidRPr="00504424">
              <w:t>OneWire</w:t>
            </w:r>
          </w:p>
        </w:tc>
      </w:tr>
      <w:tr w:rsidR="00A7413F" w:rsidRPr="00484C21" w:rsidTr="005D5E3E">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504424">
            <w:pPr>
              <w:spacing w:after="0"/>
            </w:pPr>
            <w:r>
              <w:t xml:space="preserve">Python </w:t>
            </w:r>
          </w:p>
        </w:tc>
      </w:tr>
    </w:tbl>
    <w:p w:rsidR="005D5E3E" w:rsidRDefault="005D5E3E" w:rsidP="005D5E3E">
      <w:pPr>
        <w:spacing w:line="240" w:lineRule="auto"/>
      </w:pPr>
      <w:bookmarkStart w:id="65" w:name="_Toc25141862"/>
    </w:p>
    <w:p w:rsidR="00A7413F" w:rsidRPr="00083BA2" w:rsidRDefault="00EF349F" w:rsidP="00EF349F">
      <w:pPr>
        <w:pStyle w:val="Heading2"/>
      </w:pPr>
      <w:bookmarkStart w:id="66" w:name="_Toc65580142"/>
      <w:r>
        <w:t xml:space="preserve">3.3 </w:t>
      </w:r>
      <w:r w:rsidR="00A7413F" w:rsidRPr="00083BA2">
        <w:t>Metode Penelitian</w:t>
      </w:r>
      <w:bookmarkEnd w:id="65"/>
      <w:bookmarkEnd w:id="66"/>
    </w:p>
    <w:p w:rsidR="00A7413F" w:rsidRDefault="00A7413F" w:rsidP="00A7413F">
      <w:pPr>
        <w:spacing w:after="0"/>
        <w:ind w:firstLine="567"/>
        <w:rPr>
          <w:rFonts w:cs="Times New Roman"/>
          <w:szCs w:val="24"/>
        </w:rPr>
      </w:pPr>
      <w:r>
        <w:rPr>
          <w:rFonts w:cs="Times New Roman"/>
          <w:szCs w:val="24"/>
        </w:rPr>
        <w:t>Pada penelitian ini terdapat</w:t>
      </w:r>
      <w:r w:rsidR="006479EB">
        <w:rPr>
          <w:rFonts w:cs="Times New Roman"/>
          <w:szCs w:val="24"/>
        </w:rPr>
        <w:t xml:space="preserve"> beberapa tahapan yang</w:t>
      </w:r>
      <w:r w:rsidRPr="00083BA2">
        <w:rPr>
          <w:rFonts w:cs="Times New Roman"/>
          <w:szCs w:val="24"/>
        </w:rPr>
        <w:t xml:space="preserve">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00BB7570">
        <w:rPr>
          <w:rFonts w:cs="Times New Roman"/>
          <w:szCs w:val="24"/>
        </w:rPr>
        <w:t xml:space="preserve"> penelitian yang</w:t>
      </w:r>
      <w:r w:rsidRPr="00083BA2">
        <w:rPr>
          <w:rFonts w:cs="Times New Roman"/>
          <w:szCs w:val="24"/>
        </w:rPr>
        <w:t xml:space="preserve"> dilakukan:</w:t>
      </w:r>
    </w:p>
    <w:p w:rsidR="00A7413F" w:rsidRPr="00C43AED" w:rsidRDefault="003805C0" w:rsidP="00C2241C">
      <w:pPr>
        <w:spacing w:after="0" w:line="240" w:lineRule="auto"/>
        <w:jc w:val="center"/>
        <w:rPr>
          <w:rFonts w:cs="Times New Roman"/>
          <w:szCs w:val="24"/>
        </w:rPr>
      </w:pPr>
      <w:bookmarkStart w:id="67" w:name="_Toc25141928"/>
      <w:r>
        <w:rPr>
          <w:rFonts w:cs="Times New Roman"/>
          <w:i/>
          <w:noProof/>
          <w:szCs w:val="24"/>
          <w:lang w:val="id-ID" w:eastAsia="id-ID"/>
        </w:rPr>
        <w:lastRenderedPageBreak/>
        <w:drawing>
          <wp:inline distT="0" distB="0" distL="0" distR="0" wp14:anchorId="51BA639F" wp14:editId="768CB887">
            <wp:extent cx="4722081" cy="3217653"/>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fall Diagram.png"/>
                    <pic:cNvPicPr/>
                  </pic:nvPicPr>
                  <pic:blipFill>
                    <a:blip r:embed="rId13">
                      <a:extLst>
                        <a:ext uri="{28A0092B-C50C-407E-A947-70E740481C1C}">
                          <a14:useLocalDpi xmlns:a14="http://schemas.microsoft.com/office/drawing/2010/main" val="0"/>
                        </a:ext>
                      </a:extLst>
                    </a:blip>
                    <a:stretch>
                      <a:fillRect/>
                    </a:stretch>
                  </pic:blipFill>
                  <pic:spPr>
                    <a:xfrm>
                      <a:off x="0" y="0"/>
                      <a:ext cx="4743255" cy="3232081"/>
                    </a:xfrm>
                    <a:prstGeom prst="rect">
                      <a:avLst/>
                    </a:prstGeom>
                  </pic:spPr>
                </pic:pic>
              </a:graphicData>
            </a:graphic>
          </wp:inline>
        </w:drawing>
      </w:r>
      <w:r w:rsidR="00C43AED">
        <w:rPr>
          <w:rFonts w:cs="Times New Roman"/>
          <w:i/>
          <w:szCs w:val="24"/>
        </w:rPr>
        <w:t xml:space="preserve"> </w:t>
      </w:r>
      <w:bookmarkEnd w:id="67"/>
    </w:p>
    <w:p w:rsidR="00DC1518" w:rsidRDefault="00963926" w:rsidP="00963926">
      <w:pPr>
        <w:pStyle w:val="Caption"/>
      </w:pPr>
      <w:bookmarkStart w:id="68" w:name="_Toc46945483"/>
      <w:bookmarkStart w:id="69" w:name="_Toc65536616"/>
      <w:r>
        <w:t>Gambar 3.</w:t>
      </w:r>
      <w:r w:rsidR="00F926CF">
        <w:fldChar w:fldCharType="begin"/>
      </w:r>
      <w:r w:rsidR="00F926CF">
        <w:instrText xml:space="preserve"> SEQ Gambar_3 \* ARABIC </w:instrText>
      </w:r>
      <w:r w:rsidR="00F926CF">
        <w:fldChar w:fldCharType="separate"/>
      </w:r>
      <w:r w:rsidR="004D3229">
        <w:rPr>
          <w:noProof/>
        </w:rPr>
        <w:t>1</w:t>
      </w:r>
      <w:r w:rsidR="00F926CF">
        <w:rPr>
          <w:noProof/>
        </w:rPr>
        <w:fldChar w:fldCharType="end"/>
      </w:r>
      <w:r w:rsidR="00DC1518">
        <w:t xml:space="preserve"> </w:t>
      </w:r>
      <w:bookmarkStart w:id="70" w:name="_Toc42715211"/>
      <w:bookmarkStart w:id="71" w:name="_Toc43885546"/>
      <w:r w:rsidR="00DC1518" w:rsidRPr="00D278E4">
        <w:rPr>
          <w:rFonts w:cs="Times New Roman"/>
          <w:szCs w:val="24"/>
        </w:rPr>
        <w:t>Metode</w:t>
      </w:r>
      <w:r w:rsidR="00DC1518" w:rsidRPr="00083BA2">
        <w:rPr>
          <w:rFonts w:cs="Times New Roman"/>
          <w:i/>
          <w:szCs w:val="24"/>
        </w:rPr>
        <w:t xml:space="preserve"> </w:t>
      </w:r>
      <w:r w:rsidR="00DC1518">
        <w:rPr>
          <w:rFonts w:cs="Times New Roman"/>
          <w:i/>
          <w:szCs w:val="24"/>
        </w:rPr>
        <w:t>Waterfall</w:t>
      </w:r>
      <w:bookmarkEnd w:id="68"/>
      <w:bookmarkEnd w:id="69"/>
      <w:bookmarkEnd w:id="70"/>
      <w:bookmarkEnd w:id="71"/>
    </w:p>
    <w:p w:rsidR="00A7413F" w:rsidRDefault="00F373EE" w:rsidP="00F373EE">
      <w:pPr>
        <w:pStyle w:val="Caption"/>
        <w:tabs>
          <w:tab w:val="left" w:pos="450"/>
        </w:tabs>
        <w:jc w:val="both"/>
        <w:rPr>
          <w:rFonts w:cs="Times New Roman"/>
          <w:szCs w:val="24"/>
          <w:lang w:val="id-ID"/>
        </w:rPr>
      </w:pPr>
      <w:r>
        <w:rPr>
          <w:rFonts w:cs="Times New Roman"/>
          <w:szCs w:val="24"/>
          <w:lang w:val="id-ID"/>
        </w:rPr>
        <w:tab/>
      </w:r>
      <w:r w:rsidR="00A7413F" w:rsidRPr="00484C21">
        <w:rPr>
          <w:rFonts w:cs="Times New Roman"/>
          <w:szCs w:val="24"/>
          <w:lang w:val="id-ID"/>
        </w:rPr>
        <w:t>Tahapan perancangan pada penelitian ini adalah sebagai berikut :</w:t>
      </w:r>
    </w:p>
    <w:p w:rsidR="00A7413F" w:rsidRDefault="005F56B2" w:rsidP="005F56B2">
      <w:pPr>
        <w:pStyle w:val="Heading3"/>
      </w:pPr>
      <w:bookmarkStart w:id="72" w:name="_Toc25141863"/>
      <w:bookmarkStart w:id="73" w:name="_Toc65580143"/>
      <w:r>
        <w:t xml:space="preserve">3.3.1 </w:t>
      </w:r>
      <w:r w:rsidR="00A7413F" w:rsidRPr="00D72025">
        <w:t>Identifikasi Masalah</w:t>
      </w:r>
      <w:bookmarkStart w:id="74" w:name="_Toc24469554"/>
      <w:bookmarkEnd w:id="72"/>
      <w:bookmarkEnd w:id="73"/>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w:t>
      </w:r>
      <w:r w:rsidR="00F373EE">
        <w:t>degradasi</w:t>
      </w:r>
      <w:r>
        <w:t xml:space="preserve"> air dan lahan pada sektor pertanian yang menyebabkan terjadi penurunan pada sektor pertanian nasional. Oleh karena itu, perlu diterapkannya proses irigasi kabut pada sektor v</w:t>
      </w:r>
      <w:r>
        <w:rPr>
          <w:i/>
        </w:rPr>
        <w:t>ertical farming</w:t>
      </w:r>
      <w:r>
        <w:t xml:space="preserve"> sehingga</w:t>
      </w:r>
      <w:r w:rsidR="00C2241C">
        <w:t xml:space="preserve"> proses pertanian nasional</w:t>
      </w:r>
      <w:r>
        <w:t xml:space="preserve"> tetap</w:t>
      </w:r>
      <w:r w:rsidR="00C2241C">
        <w:t xml:space="preserve"> dapat</w:t>
      </w:r>
      <w:r>
        <w:t xml:space="preserve"> berjalan dengan baik dengan pemanfaatan air dan lahan secara efisien.</w:t>
      </w:r>
    </w:p>
    <w:p w:rsidR="00A7413F" w:rsidRDefault="005F56B2" w:rsidP="005F56B2">
      <w:pPr>
        <w:pStyle w:val="Heading3"/>
      </w:pPr>
      <w:bookmarkStart w:id="75" w:name="_Toc25141864"/>
      <w:bookmarkStart w:id="76" w:name="_Toc65580144"/>
      <w:r>
        <w:lastRenderedPageBreak/>
        <w:t xml:space="preserve">3.3.2 </w:t>
      </w:r>
      <w:r w:rsidR="00A7413F" w:rsidRPr="00D72025">
        <w:t>S</w:t>
      </w:r>
      <w:r w:rsidR="00A7413F" w:rsidRPr="00D72025">
        <w:rPr>
          <w:lang w:val="id-ID"/>
        </w:rPr>
        <w:t>tudi Literatu</w:t>
      </w:r>
      <w:bookmarkEnd w:id="74"/>
      <w:r w:rsidR="00A7413F" w:rsidRPr="00D72025">
        <w:t>r</w:t>
      </w:r>
      <w:bookmarkEnd w:id="75"/>
      <w:bookmarkEnd w:id="76"/>
    </w:p>
    <w:p w:rsidR="00A7413F" w:rsidRPr="00560189" w:rsidRDefault="00A7413F" w:rsidP="00E36486">
      <w:pPr>
        <w:ind w:firstLine="720"/>
        <w:rPr>
          <w:i/>
        </w:rPr>
      </w:pPr>
      <w:r>
        <w:t>Studi literatur merupakan proses pengumpulan data pustaka yang berka</w:t>
      </w:r>
      <w:r w:rsidR="00FB0D38">
        <w:t>itan dengan penelitian yang</w:t>
      </w:r>
      <w:r>
        <w:t xml:space="preserve"> dilakukan. Studi literatur ini dilakukan dengan cara membaca serta mencatat teori-teori yang berkaitan dengan irigasi kabut serta </w:t>
      </w:r>
      <w:r>
        <w:rPr>
          <w:i/>
        </w:rPr>
        <w:t>vertical farming</w:t>
      </w:r>
      <w:r>
        <w:t xml:space="preserve"> k</w:t>
      </w:r>
      <w:r w:rsidR="004D6DFC">
        <w:t>a</w:t>
      </w:r>
      <w:r>
        <w:t>r</w:t>
      </w:r>
      <w:r w:rsidR="004D6DFC">
        <w:t>e</w:t>
      </w:r>
      <w:r>
        <w:t>na pada peneliti</w:t>
      </w:r>
      <w:r w:rsidR="0069124A">
        <w:t>an ini sistem irigasi kabut</w:t>
      </w:r>
      <w:r>
        <w:t xml:space="preserve"> diterapkan pada </w:t>
      </w:r>
      <w:r w:rsidR="001B0654">
        <w:rPr>
          <w:i/>
        </w:rPr>
        <w:t>vertical f</w:t>
      </w:r>
      <w:r>
        <w:rPr>
          <w:i/>
        </w:rPr>
        <w:t>arming.</w:t>
      </w:r>
    </w:p>
    <w:p w:rsidR="00A7413F" w:rsidRDefault="005F56B2" w:rsidP="005F56B2">
      <w:pPr>
        <w:pStyle w:val="Heading3"/>
      </w:pPr>
      <w:bookmarkStart w:id="77" w:name="_Toc65580145"/>
      <w:r>
        <w:t xml:space="preserve">3.3.3 </w:t>
      </w:r>
      <w:r w:rsidR="00A7413F">
        <w:t>Analisis Kebutuhan</w:t>
      </w:r>
      <w:bookmarkEnd w:id="77"/>
    </w:p>
    <w:p w:rsidR="00A7413F" w:rsidRDefault="00A7413F" w:rsidP="00E36486">
      <w:pPr>
        <w:ind w:firstLine="540"/>
      </w:pPr>
      <w:r>
        <w:t>Analisis kebutuhan merupakan langkah yang dilakukan dengan membaca cara kerja sebuah alat serta membaca metode penyelesain permasalahan yang ada. Tujuan dilakukannya analisis kebutuhan adalah untuk memahami cara penggunaan perangkat karas maup</w:t>
      </w:r>
      <w:r w:rsidR="00437C72">
        <w:t>un lunak, serta metode yang</w:t>
      </w:r>
      <w:r>
        <w:t xml:space="preserve"> digunakan yang kemudian akan dia</w:t>
      </w:r>
      <w:r w:rsidR="00437C72">
        <w:t>plikasikan pada sistem yang</w:t>
      </w:r>
      <w:r>
        <w:t xml:space="preserve"> dibangun. </w:t>
      </w:r>
    </w:p>
    <w:p w:rsidR="004033C1" w:rsidRDefault="00A7413F" w:rsidP="00E36486">
      <w:pPr>
        <w:ind w:firstLine="540"/>
      </w:pPr>
      <w:r>
        <w:t>Tahap Analisis kebutuhan ini dilakukan sebelum tahap pembuatan</w:t>
      </w:r>
      <w:r w:rsidR="00E3535E">
        <w:t xml:space="preserve"> desain</w:t>
      </w:r>
      <w:r>
        <w:t xml:space="preserve"> sistem agar hasi</w:t>
      </w:r>
      <w:r w:rsidR="00E362E8">
        <w:t>l dari tahap ini dapat diimplementasikan</w:t>
      </w:r>
      <w:r>
        <w:t xml:space="preserve"> dalam pe</w:t>
      </w:r>
      <w:r w:rsidR="00E3535E">
        <w:t xml:space="preserve">mbuatan perangcangan desain </w:t>
      </w:r>
      <w:r>
        <w:t>sistem.</w:t>
      </w:r>
    </w:p>
    <w:p w:rsidR="00A7413F" w:rsidRDefault="005F56B2" w:rsidP="005F56B2">
      <w:pPr>
        <w:pStyle w:val="Heading3"/>
      </w:pPr>
      <w:bookmarkStart w:id="78" w:name="_Toc65580146"/>
      <w:r>
        <w:t xml:space="preserve">3.3.4 </w:t>
      </w:r>
      <w:r w:rsidR="00E3535E">
        <w:t>Desain</w:t>
      </w:r>
      <w:r w:rsidR="00A7413F">
        <w:t xml:space="preserve"> Sistem</w:t>
      </w:r>
      <w:bookmarkEnd w:id="78"/>
    </w:p>
    <w:p w:rsidR="00A7413F" w:rsidRPr="001271F5" w:rsidRDefault="00E3535E" w:rsidP="00E36486">
      <w:pPr>
        <w:ind w:firstLine="720"/>
      </w:pPr>
      <w:r>
        <w:t>Desain</w:t>
      </w:r>
      <w:r w:rsidR="00A7413F">
        <w:t xml:space="preserve"> sistem merupakan gam</w:t>
      </w:r>
      <w:r w:rsidR="003C0964">
        <w:t>baran umum dari sistem yang</w:t>
      </w:r>
      <w:r>
        <w:t xml:space="preserve"> dibangun. Desain</w:t>
      </w:r>
      <w:r w:rsidR="00A7413F">
        <w:t xml:space="preserve"> sistem ini dibuat berdasarkan hasil analisis kebutuha</w:t>
      </w:r>
      <w:r w:rsidR="003C0964">
        <w:t>n. Dalam penelitian yang</w:t>
      </w:r>
      <w:r w:rsidR="00A7413F">
        <w:t xml:space="preserve"> dilakukan digunakan </w:t>
      </w:r>
      <w:r w:rsidR="00A7413F">
        <w:rPr>
          <w:i/>
        </w:rPr>
        <w:t>nozzle</w:t>
      </w:r>
      <w:r w:rsidR="00A7413F">
        <w:t xml:space="preserve"> sebagai alat untuk menyiram tanaman. Dalam proses monitoring tanaman, digunakan beberapa s</w:t>
      </w:r>
      <w:r w:rsidR="003C0964">
        <w:t>ensor yang kemudian datanya</w:t>
      </w:r>
      <w:r w:rsidR="00A7413F">
        <w:t xml:space="preserve"> dikirim melalui </w:t>
      </w:r>
      <w:r w:rsidR="00A7413F" w:rsidRPr="001271F5">
        <w:t>mikrokontroller ESP8266 yang didalamnya terdapat wireless module</w:t>
      </w:r>
      <w:r w:rsidR="00A7413F">
        <w:t xml:space="preserve"> menuju Raspberry pi sebagai serv</w:t>
      </w:r>
      <w:r w:rsidR="003C0964">
        <w:t xml:space="preserve">er penyimpan dan pengolah data. </w:t>
      </w:r>
      <w:r w:rsidR="00A7413F">
        <w:lastRenderedPageBreak/>
        <w:t>Berdasarkan nilai sensor-sensor</w:t>
      </w:r>
      <w:r w:rsidR="00175919">
        <w:t xml:space="preserve"> yang ada,</w:t>
      </w:r>
      <w:r w:rsidR="00A7413F">
        <w:t xml:space="preserve"> sistem akan melakukan t</w:t>
      </w:r>
      <w:r w:rsidR="003C0964">
        <w:t>idakan seperti meyiram tanaman</w:t>
      </w:r>
      <w:r w:rsidR="00A7413F">
        <w:t>. Gambar 3</w:t>
      </w:r>
      <w:r>
        <w:t>.2 menunjukkan prototipe lahan yang</w:t>
      </w:r>
      <w:r w:rsidR="00A7413F">
        <w:t xml:space="preserve"> dibangun. </w:t>
      </w:r>
    </w:p>
    <w:p w:rsidR="00A7413F" w:rsidRDefault="005A7A3C" w:rsidP="00F204DE">
      <w:pPr>
        <w:spacing w:after="0" w:line="240" w:lineRule="auto"/>
        <w:jc w:val="center"/>
      </w:pPr>
      <w:r>
        <w:rPr>
          <w:noProof/>
          <w:lang w:val="id-ID" w:eastAsia="id-ID"/>
        </w:rPr>
        <w:drawing>
          <wp:inline distT="0" distB="0" distL="0" distR="0" wp14:anchorId="0F901738" wp14:editId="25D782B5">
            <wp:extent cx="2971800" cy="5790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Rak-Page-1.png"/>
                    <pic:cNvPicPr/>
                  </pic:nvPicPr>
                  <pic:blipFill>
                    <a:blip r:embed="rId14">
                      <a:extLst>
                        <a:ext uri="{28A0092B-C50C-407E-A947-70E740481C1C}">
                          <a14:useLocalDpi xmlns:a14="http://schemas.microsoft.com/office/drawing/2010/main" val="0"/>
                        </a:ext>
                      </a:extLst>
                    </a:blip>
                    <a:stretch>
                      <a:fillRect/>
                    </a:stretch>
                  </pic:blipFill>
                  <pic:spPr>
                    <a:xfrm>
                      <a:off x="0" y="0"/>
                      <a:ext cx="2974146" cy="5794645"/>
                    </a:xfrm>
                    <a:prstGeom prst="rect">
                      <a:avLst/>
                    </a:prstGeom>
                  </pic:spPr>
                </pic:pic>
              </a:graphicData>
            </a:graphic>
          </wp:inline>
        </w:drawing>
      </w:r>
    </w:p>
    <w:p w:rsidR="00DC1518" w:rsidRDefault="00DC1518" w:rsidP="00963926">
      <w:pPr>
        <w:pStyle w:val="Caption"/>
      </w:pPr>
      <w:bookmarkStart w:id="79" w:name="_Toc46945484"/>
      <w:bookmarkStart w:id="80" w:name="_Toc25141865"/>
      <w:r>
        <w:t xml:space="preserve"> </w:t>
      </w:r>
      <w:bookmarkStart w:id="81" w:name="_Toc42715212"/>
      <w:bookmarkStart w:id="82" w:name="_Toc43885547"/>
      <w:bookmarkStart w:id="83" w:name="_Toc65536617"/>
      <w:r w:rsidR="00963926">
        <w:t>Gambar 3.</w:t>
      </w:r>
      <w:r w:rsidR="00F926CF">
        <w:fldChar w:fldCharType="begin"/>
      </w:r>
      <w:r w:rsidR="00F926CF">
        <w:instrText xml:space="preserve"> SEQ Gambar_3 \* ARABIC </w:instrText>
      </w:r>
      <w:r w:rsidR="00F926CF">
        <w:fldChar w:fldCharType="separate"/>
      </w:r>
      <w:r w:rsidR="004D3229">
        <w:rPr>
          <w:noProof/>
        </w:rPr>
        <w:t>2</w:t>
      </w:r>
      <w:r w:rsidR="00F926CF">
        <w:rPr>
          <w:noProof/>
        </w:rPr>
        <w:fldChar w:fldCharType="end"/>
      </w:r>
      <w:r>
        <w:t xml:space="preserve"> </w:t>
      </w:r>
      <w:bookmarkEnd w:id="79"/>
      <w:bookmarkEnd w:id="81"/>
      <w:bookmarkEnd w:id="82"/>
      <w:r w:rsidR="00E3535E">
        <w:t>Desain Prototipe Lahan</w:t>
      </w:r>
      <w:bookmarkEnd w:id="83"/>
    </w:p>
    <w:p w:rsidR="005A7A3C" w:rsidRDefault="00134710" w:rsidP="006629D8">
      <w:pPr>
        <w:ind w:firstLine="720"/>
      </w:pPr>
      <w:r>
        <w:t>Selain desain</w:t>
      </w:r>
      <w:r w:rsidR="0074465E">
        <w:t xml:space="preserve"> sistem, juga terdapat gambar</w:t>
      </w:r>
      <w:r w:rsidR="005A7A3C">
        <w:t xml:space="preserve"> rangkaian perangk</w:t>
      </w:r>
      <w:r>
        <w:t>at keras serta diagram</w:t>
      </w:r>
      <w:r w:rsidR="005A7A3C">
        <w:t xml:space="preserve"> pengiriman dan visualisasi data dari sistem yang dibangun. Gambar 3.3 menunjukkan gambar rangkaian perangkat keras sedangakan </w:t>
      </w:r>
      <w:r w:rsidR="00001055">
        <w:t>G</w:t>
      </w:r>
      <w:r w:rsidR="005A7A3C">
        <w:t>ambar</w:t>
      </w:r>
      <w:r w:rsidR="00001055">
        <w:t xml:space="preserve"> 3.4</w:t>
      </w:r>
      <w:r w:rsidR="005A7A3C">
        <w:t xml:space="preserve"> </w:t>
      </w:r>
      <w:r w:rsidR="00001055">
        <w:t xml:space="preserve">menunjukkan gambar </w:t>
      </w:r>
      <w:r>
        <w:t xml:space="preserve">diagram </w:t>
      </w:r>
      <w:r w:rsidR="006629D8">
        <w:t>sistem pengiriman dan Visualisasi data se</w:t>
      </w:r>
      <w:r w:rsidR="00001055">
        <w:t>nsor</w:t>
      </w:r>
      <w:r w:rsidR="006629D8">
        <w:t xml:space="preserve">. </w:t>
      </w:r>
    </w:p>
    <w:p w:rsidR="00F204DE" w:rsidRDefault="00AA6DE5" w:rsidP="005A7A3C">
      <w:pPr>
        <w:spacing w:line="240" w:lineRule="auto"/>
        <w:jc w:val="center"/>
      </w:pPr>
      <w:r>
        <w:rPr>
          <w:noProof/>
          <w:lang w:val="id-ID" w:eastAsia="id-ID"/>
        </w:rPr>
        <w:lastRenderedPageBreak/>
        <w:drawing>
          <wp:inline distT="0" distB="0" distL="0" distR="0" wp14:anchorId="57BE188B" wp14:editId="32C06E94">
            <wp:extent cx="5040630" cy="3009265"/>
            <wp:effectExtent l="19050" t="19050" r="26670" b="196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 Rangkaian.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3009265"/>
                    </a:xfrm>
                    <a:prstGeom prst="rect">
                      <a:avLst/>
                    </a:prstGeom>
                    <a:ln w="3175">
                      <a:solidFill>
                        <a:schemeClr val="tx1"/>
                      </a:solidFill>
                    </a:ln>
                  </pic:spPr>
                </pic:pic>
              </a:graphicData>
            </a:graphic>
          </wp:inline>
        </w:drawing>
      </w:r>
    </w:p>
    <w:p w:rsidR="00F204DE" w:rsidRDefault="00F204DE" w:rsidP="00EA06A7">
      <w:pPr>
        <w:pStyle w:val="Caption"/>
        <w:spacing w:after="0"/>
      </w:pPr>
      <w:bookmarkStart w:id="84" w:name="_Toc65536618"/>
      <w:r>
        <w:t>Gambar 3.</w:t>
      </w:r>
      <w:r w:rsidR="00F926CF">
        <w:fldChar w:fldCharType="begin"/>
      </w:r>
      <w:r w:rsidR="00F926CF">
        <w:instrText xml:space="preserve"> SEQ Gambar_3 \* ARABIC </w:instrText>
      </w:r>
      <w:r w:rsidR="00F926CF">
        <w:fldChar w:fldCharType="separate"/>
      </w:r>
      <w:r w:rsidR="004D3229">
        <w:rPr>
          <w:noProof/>
        </w:rPr>
        <w:t>3</w:t>
      </w:r>
      <w:r w:rsidR="00F926CF">
        <w:rPr>
          <w:noProof/>
        </w:rPr>
        <w:fldChar w:fldCharType="end"/>
      </w:r>
      <w:r>
        <w:t xml:space="preserve"> </w:t>
      </w:r>
      <w:r w:rsidR="005A7A3C">
        <w:t>Rangkaian Perangkat Keras</w:t>
      </w:r>
      <w:bookmarkEnd w:id="84"/>
    </w:p>
    <w:p w:rsidR="005A7A3C" w:rsidRDefault="000E2F87" w:rsidP="005A7A3C">
      <w:r>
        <w:t>Keterangan:</w:t>
      </w:r>
    </w:p>
    <w:p w:rsidR="00575C7C" w:rsidRDefault="00575C7C" w:rsidP="00E62B76">
      <w:pPr>
        <w:pStyle w:val="ListParagraph"/>
        <w:numPr>
          <w:ilvl w:val="0"/>
          <w:numId w:val="28"/>
        </w:numPr>
        <w:ind w:left="360"/>
      </w:pPr>
      <w:r>
        <w:rPr>
          <w:i/>
        </w:rPr>
        <w:t xml:space="preserve">Power Supply </w:t>
      </w:r>
      <w:r>
        <w:t>AC 220V digunakan sebagai sumber listrik menuju adaptor DC 20V, DC 5V, Relay, serta Solenoid Valve.</w:t>
      </w:r>
    </w:p>
    <w:p w:rsidR="000E2F87" w:rsidRDefault="00E62B76" w:rsidP="00E62B76">
      <w:pPr>
        <w:pStyle w:val="ListParagraph"/>
        <w:numPr>
          <w:ilvl w:val="0"/>
          <w:numId w:val="28"/>
        </w:numPr>
        <w:ind w:left="360"/>
      </w:pPr>
      <w:r>
        <w:t>Adaptor DC 20V</w:t>
      </w:r>
      <w:r w:rsidR="00391CEC">
        <w:t xml:space="preserve"> berfungsi sebagai konverter tegangan AC 220V menjadi DC 20V yang digunakan sebagai </w:t>
      </w:r>
      <w:r w:rsidR="00391CEC" w:rsidRPr="00391CEC">
        <w:rPr>
          <w:i/>
        </w:rPr>
        <w:t>power supply</w:t>
      </w:r>
      <w:r w:rsidR="00391CEC">
        <w:t xml:space="preserve"> ke Pompa.</w:t>
      </w:r>
    </w:p>
    <w:p w:rsidR="00E62B76" w:rsidRDefault="00E62B76" w:rsidP="00E62B76">
      <w:pPr>
        <w:pStyle w:val="ListParagraph"/>
        <w:numPr>
          <w:ilvl w:val="0"/>
          <w:numId w:val="28"/>
        </w:numPr>
        <w:ind w:left="360"/>
      </w:pPr>
      <w:r>
        <w:t>Pompa DC</w:t>
      </w:r>
      <w:r w:rsidR="003E1506">
        <w:t xml:space="preserve"> </w:t>
      </w:r>
      <w:r>
        <w:t>12V</w:t>
      </w:r>
      <w:r w:rsidR="003E1506">
        <w:t xml:space="preserve"> digunakan untuk memompa air pada saat melakukan penyiraman tanaman.</w:t>
      </w:r>
    </w:p>
    <w:p w:rsidR="00E62B76" w:rsidRDefault="00E62B76" w:rsidP="00E62B76">
      <w:pPr>
        <w:pStyle w:val="ListParagraph"/>
        <w:numPr>
          <w:ilvl w:val="0"/>
          <w:numId w:val="28"/>
        </w:numPr>
        <w:ind w:left="360"/>
      </w:pPr>
      <w:r>
        <w:t>Adaptor DC 5V</w:t>
      </w:r>
      <w:r w:rsidR="003E1506">
        <w:t xml:space="preserve"> berfungsi sebagai konverter tegangan AC 220V menjadi DC 5V yang digunakan sebagai </w:t>
      </w:r>
      <w:r w:rsidR="003E1506" w:rsidRPr="00391CEC">
        <w:rPr>
          <w:i/>
        </w:rPr>
        <w:t>power supply</w:t>
      </w:r>
      <w:r w:rsidR="003E1506">
        <w:t xml:space="preserve"> ke Mikrokotroller ESP8266.</w:t>
      </w:r>
    </w:p>
    <w:p w:rsidR="00E62B76" w:rsidRDefault="00E62B76" w:rsidP="00E62B76">
      <w:pPr>
        <w:pStyle w:val="ListParagraph"/>
        <w:numPr>
          <w:ilvl w:val="0"/>
          <w:numId w:val="28"/>
        </w:numPr>
        <w:ind w:left="360"/>
      </w:pPr>
      <w:r>
        <w:t>Relay 4 channel</w:t>
      </w:r>
      <w:r w:rsidR="00AE3C40">
        <w:t xml:space="preserve"> digunakan untuk mengendalikan serta mengalirkan listrik ke solenoid valve.</w:t>
      </w:r>
    </w:p>
    <w:p w:rsidR="00E62B76" w:rsidRDefault="00E62B76" w:rsidP="00E62B76">
      <w:pPr>
        <w:pStyle w:val="ListParagraph"/>
        <w:numPr>
          <w:ilvl w:val="0"/>
          <w:numId w:val="28"/>
        </w:numPr>
        <w:ind w:left="360"/>
      </w:pPr>
      <w:r>
        <w:t>Solenoid Valve double drat</w:t>
      </w:r>
      <w:r w:rsidRPr="00E62B76">
        <w:t xml:space="preserve"> </w:t>
      </w:r>
      <w:r>
        <w:t>siku ½ Inc</w:t>
      </w:r>
      <w:r w:rsidR="00FB5A35">
        <w:t xml:space="preserve"> digunakan sebagai pengontrol keluarnya air pada saat dilakukan penyiraman.</w:t>
      </w:r>
    </w:p>
    <w:p w:rsidR="00E62B76" w:rsidRDefault="00E62B76" w:rsidP="00E62B76">
      <w:pPr>
        <w:pStyle w:val="ListParagraph"/>
        <w:numPr>
          <w:ilvl w:val="0"/>
          <w:numId w:val="28"/>
        </w:numPr>
        <w:ind w:left="360"/>
      </w:pPr>
      <w:r>
        <w:lastRenderedPageBreak/>
        <w:t>M</w:t>
      </w:r>
      <w:r w:rsidR="00FB5A35">
        <w:t>ikrok</w:t>
      </w:r>
      <w:r>
        <w:t>ontroller ESP8266</w:t>
      </w:r>
      <w:r w:rsidR="00FB5A35">
        <w:t xml:space="preserve"> digunakan untuk mengontrol sensor serta aktuator yang digunakan.</w:t>
      </w:r>
    </w:p>
    <w:p w:rsidR="00E62B76" w:rsidRDefault="00E62B76" w:rsidP="00E62B76">
      <w:pPr>
        <w:pStyle w:val="ListParagraph"/>
        <w:numPr>
          <w:ilvl w:val="0"/>
          <w:numId w:val="28"/>
        </w:numPr>
        <w:ind w:left="360"/>
      </w:pPr>
      <w:r>
        <w:t xml:space="preserve">Sensor </w:t>
      </w:r>
      <w:r w:rsidRPr="00E62B76">
        <w:t>Capasitive Soil SEN0193</w:t>
      </w:r>
      <w:r w:rsidR="0054220B">
        <w:t xml:space="preserve"> digunakan untuk mengukur </w:t>
      </w:r>
      <w:r w:rsidR="00C47E83">
        <w:t>kelembapan</w:t>
      </w:r>
      <w:r w:rsidR="0054220B">
        <w:t xml:space="preserve"> media tanam.</w:t>
      </w:r>
    </w:p>
    <w:p w:rsidR="00E62B76" w:rsidRDefault="00E62B76" w:rsidP="00E62B76">
      <w:pPr>
        <w:pStyle w:val="ListParagraph"/>
        <w:numPr>
          <w:ilvl w:val="0"/>
          <w:numId w:val="28"/>
        </w:numPr>
        <w:ind w:left="360"/>
      </w:pPr>
      <w:r>
        <w:t xml:space="preserve">Sensor Ultrasonik </w:t>
      </w:r>
      <w:r w:rsidRPr="0062566B">
        <w:t>HC-SR04</w:t>
      </w:r>
      <w:r w:rsidR="0054220B">
        <w:t xml:space="preserve"> digunakan untuk mengukur</w:t>
      </w:r>
      <w:r w:rsidR="00825DBD">
        <w:t xml:space="preserve"> tinggi air dalam tangki serta untuk mengukur</w:t>
      </w:r>
      <w:r w:rsidR="0054220B">
        <w:t xml:space="preserve"> tinggi tanaman yang akan digunakan untuk prediksi waktu panen.</w:t>
      </w:r>
    </w:p>
    <w:p w:rsidR="00E62B76" w:rsidRDefault="00E62B76" w:rsidP="00E62B76">
      <w:pPr>
        <w:pStyle w:val="ListParagraph"/>
        <w:numPr>
          <w:ilvl w:val="0"/>
          <w:numId w:val="28"/>
        </w:numPr>
        <w:ind w:left="360"/>
      </w:pPr>
      <w:r>
        <w:t>Sensor DS18B20</w:t>
      </w:r>
      <w:r w:rsidR="002F6014">
        <w:t xml:space="preserve"> digunakan untuk mengukur suhu lingkungan tanaman.</w:t>
      </w:r>
    </w:p>
    <w:p w:rsidR="007967EB" w:rsidRDefault="007967EB" w:rsidP="00E62B76">
      <w:pPr>
        <w:pStyle w:val="ListParagraph"/>
        <w:numPr>
          <w:ilvl w:val="0"/>
          <w:numId w:val="28"/>
        </w:numPr>
        <w:ind w:left="360"/>
      </w:pPr>
      <w:r>
        <w:t>Nozzle digunakan untuk menyemprotkan air dalam bentuk butiran kecil (kabut) pada saat penyiraman tanaman.</w:t>
      </w:r>
    </w:p>
    <w:p w:rsidR="0022014F" w:rsidRDefault="00B109DB" w:rsidP="0022014F">
      <w:pPr>
        <w:spacing w:line="240" w:lineRule="auto"/>
        <w:jc w:val="center"/>
      </w:pPr>
      <w:r>
        <w:rPr>
          <w:noProof/>
          <w:lang w:val="id-ID" w:eastAsia="id-ID"/>
        </w:rPr>
        <w:drawing>
          <wp:inline distT="0" distB="0" distL="0" distR="0" wp14:anchorId="1B5EF4B1" wp14:editId="24DDE45F">
            <wp:extent cx="4934310" cy="1542205"/>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ngiriman dan Visualisasi data (2).png"/>
                    <pic:cNvPicPr/>
                  </pic:nvPicPr>
                  <pic:blipFill>
                    <a:blip r:embed="rId16">
                      <a:extLst>
                        <a:ext uri="{28A0092B-C50C-407E-A947-70E740481C1C}">
                          <a14:useLocalDpi xmlns:a14="http://schemas.microsoft.com/office/drawing/2010/main" val="0"/>
                        </a:ext>
                      </a:extLst>
                    </a:blip>
                    <a:stretch>
                      <a:fillRect/>
                    </a:stretch>
                  </pic:blipFill>
                  <pic:spPr>
                    <a:xfrm>
                      <a:off x="0" y="0"/>
                      <a:ext cx="4935249" cy="1542498"/>
                    </a:xfrm>
                    <a:prstGeom prst="rect">
                      <a:avLst/>
                    </a:prstGeom>
                  </pic:spPr>
                </pic:pic>
              </a:graphicData>
            </a:graphic>
          </wp:inline>
        </w:drawing>
      </w:r>
    </w:p>
    <w:p w:rsidR="005A7A3C" w:rsidRPr="005A7A3C" w:rsidRDefault="005A7A3C" w:rsidP="00322E4B">
      <w:pPr>
        <w:spacing w:after="0"/>
        <w:jc w:val="center"/>
      </w:pPr>
      <w:bookmarkStart w:id="85" w:name="_Toc65536619"/>
      <w:r>
        <w:t>Gambar 3.</w:t>
      </w:r>
      <w:r w:rsidR="00F926CF">
        <w:fldChar w:fldCharType="begin"/>
      </w:r>
      <w:r w:rsidR="00F926CF">
        <w:instrText xml:space="preserve"> SEQ Gambar_3 \* ARABIC </w:instrText>
      </w:r>
      <w:r w:rsidR="00F926CF">
        <w:fldChar w:fldCharType="separate"/>
      </w:r>
      <w:r w:rsidR="004D3229">
        <w:rPr>
          <w:noProof/>
        </w:rPr>
        <w:t>4</w:t>
      </w:r>
      <w:r w:rsidR="00F926CF">
        <w:rPr>
          <w:noProof/>
        </w:rPr>
        <w:fldChar w:fldCharType="end"/>
      </w:r>
      <w:r w:rsidR="00134710">
        <w:t xml:space="preserve"> Diagram</w:t>
      </w:r>
      <w:r>
        <w:t xml:space="preserve"> Pengiriman dan Visualisasi Data Sensor</w:t>
      </w:r>
      <w:bookmarkEnd w:id="85"/>
    </w:p>
    <w:p w:rsidR="005A7A3C" w:rsidRDefault="00BE7B62" w:rsidP="00322E4B">
      <w:pPr>
        <w:ind w:firstLine="720"/>
      </w:pPr>
      <w:r>
        <w:t>Berdasarkan G</w:t>
      </w:r>
      <w:r w:rsidR="00F26D94">
        <w:t>ambar 3.4</w:t>
      </w:r>
      <w:r w:rsidR="005A56D6">
        <w:t xml:space="preserve"> diatas,</w:t>
      </w:r>
      <w:r>
        <w:t xml:space="preserve"> d</w:t>
      </w:r>
      <w:r w:rsidR="005A7A3C">
        <w:t>ata yang telah dikumpulkan pada mikrokontro</w:t>
      </w:r>
      <w:r w:rsidR="00F26D94">
        <w:t>ller ESP8266 selanjutnya</w:t>
      </w:r>
      <w:r w:rsidR="005A7A3C">
        <w:t xml:space="preserve"> dipublish ke mikrokontoller Raspberry Pi kemudian diteruskan ke cloud untuk proses visualisasi data.</w:t>
      </w:r>
    </w:p>
    <w:p w:rsidR="00A7413F" w:rsidRDefault="005F56B2" w:rsidP="008E463A">
      <w:pPr>
        <w:pStyle w:val="Heading3"/>
      </w:pPr>
      <w:bookmarkStart w:id="86" w:name="_Toc65580147"/>
      <w:r>
        <w:t xml:space="preserve">3.3.5 </w:t>
      </w:r>
      <w:r w:rsidR="00A7413F">
        <w:t>Analisis</w:t>
      </w:r>
      <w:r w:rsidR="00A7413F" w:rsidRPr="00D72025">
        <w:t xml:space="preserve"> Sistem</w:t>
      </w:r>
      <w:bookmarkEnd w:id="80"/>
      <w:bookmarkEnd w:id="86"/>
    </w:p>
    <w:p w:rsidR="00A7413F" w:rsidRPr="001A3B69" w:rsidRDefault="00A7413F" w:rsidP="00E36486">
      <w:pPr>
        <w:ind w:firstLine="720"/>
      </w:pPr>
      <w:r>
        <w:t>Tahap analisis sistem dilakukan sete</w:t>
      </w:r>
      <w:r w:rsidR="00134710">
        <w:t>lah tahap pembuatan desain</w:t>
      </w:r>
      <w:r>
        <w:t xml:space="preserve"> sistem. Pada tahap ini dila</w:t>
      </w:r>
      <w:r w:rsidR="00134710">
        <w:t>k</w:t>
      </w:r>
      <w:r>
        <w:t>ukan identifikasi permasalahan dan hambatan yang mungkin terjadi. Selain itu, pada tahap ini dilakukan evalua</w:t>
      </w:r>
      <w:r w:rsidR="00134710">
        <w:t>si kebutuhan yang</w:t>
      </w:r>
      <w:r>
        <w:t xml:space="preserve"> diguna</w:t>
      </w:r>
      <w:r w:rsidR="00134710">
        <w:t xml:space="preserve">kan </w:t>
      </w:r>
      <w:r w:rsidR="00134710">
        <w:lastRenderedPageBreak/>
        <w:t>sehingga perangkat yang</w:t>
      </w:r>
      <w:r>
        <w:t xml:space="preserve"> digunakan akan lebih sesuai. Hasil akhir dari tahap ini yaitu perbaikan rancangan serta perangkat yang digunakan untuk membangun sistem.</w:t>
      </w:r>
    </w:p>
    <w:p w:rsidR="00A7413F" w:rsidRDefault="008E463A" w:rsidP="005F56B2">
      <w:pPr>
        <w:pStyle w:val="Heading3"/>
      </w:pPr>
      <w:bookmarkStart w:id="87" w:name="_Toc65580148"/>
      <w:r>
        <w:t>3.3.6</w:t>
      </w:r>
      <w:r w:rsidR="005F56B2" w:rsidRPr="001C0954">
        <w:rPr>
          <w:i/>
        </w:rPr>
        <w:t xml:space="preserve"> </w:t>
      </w:r>
      <w:r w:rsidR="001C0954" w:rsidRPr="001C0954">
        <w:rPr>
          <w:i/>
        </w:rPr>
        <w:t>Flowc</w:t>
      </w:r>
      <w:r w:rsidR="00A7413F" w:rsidRPr="001C0954">
        <w:rPr>
          <w:i/>
        </w:rPr>
        <w:t>hart</w:t>
      </w:r>
      <w:bookmarkEnd w:id="87"/>
    </w:p>
    <w:p w:rsidR="00A7413F" w:rsidRDefault="001C0954" w:rsidP="00F82FFD">
      <w:pPr>
        <w:spacing w:after="0"/>
        <w:ind w:firstLine="450"/>
      </w:pPr>
      <w:r w:rsidRPr="001C0954">
        <w:rPr>
          <w:i/>
        </w:rPr>
        <w:t>Flow</w:t>
      </w:r>
      <w:r w:rsidR="00A7413F" w:rsidRPr="001C0954">
        <w:rPr>
          <w:i/>
        </w:rPr>
        <w:t>chart</w:t>
      </w:r>
      <w:r w:rsidR="00A7413F">
        <w:t xml:space="preserve"> merupakan diagram alir yang digunakan untuk menggambarkan alur kerja, langkah-langkah atau proses yang terjadi didalam sistem. </w:t>
      </w:r>
      <w:r w:rsidR="00134710">
        <w:t>Pada sistem yang</w:t>
      </w:r>
      <w:r>
        <w:t xml:space="preserve"> dibangun, terdapat 3</w:t>
      </w:r>
      <w:r w:rsidR="00963926">
        <w:t xml:space="preserve"> bagian alur sistem yaitu pemba</w:t>
      </w:r>
      <w:r>
        <w:t xml:space="preserve">caan nilai sensor, </w:t>
      </w:r>
      <w:r>
        <w:rPr>
          <w:i/>
        </w:rPr>
        <w:t xml:space="preserve">publish </w:t>
      </w:r>
      <w:r>
        <w:t>data sensor, serta</w:t>
      </w:r>
      <w:r w:rsidR="00AE238B">
        <w:t xml:space="preserve"> </w:t>
      </w:r>
      <w:r w:rsidR="00AE238B">
        <w:rPr>
          <w:i/>
        </w:rPr>
        <w:t>subscribe</w:t>
      </w:r>
      <w:r>
        <w:t xml:space="preserve"> dan</w:t>
      </w:r>
      <w:r w:rsidR="00AE238B">
        <w:t xml:space="preserve"> </w:t>
      </w:r>
      <w:r w:rsidR="00963926">
        <w:t>visualisasi data sensor.</w:t>
      </w:r>
    </w:p>
    <w:p w:rsidR="00963926" w:rsidRDefault="00963926" w:rsidP="00F82FFD">
      <w:pPr>
        <w:pStyle w:val="ListParagraph"/>
        <w:numPr>
          <w:ilvl w:val="0"/>
          <w:numId w:val="26"/>
        </w:numPr>
        <w:spacing w:after="0"/>
        <w:ind w:left="450" w:hanging="450"/>
      </w:pPr>
      <w:r>
        <w:t>Pembacaan Nilai Sensor</w:t>
      </w:r>
    </w:p>
    <w:p w:rsidR="00963926" w:rsidRPr="00963926" w:rsidRDefault="00963926" w:rsidP="00F82FFD">
      <w:pPr>
        <w:pStyle w:val="ListParagraph"/>
        <w:spacing w:after="0"/>
        <w:ind w:left="0" w:firstLine="450"/>
      </w:pPr>
      <w:r>
        <w:t>Proses pembacaan se</w:t>
      </w:r>
      <w:r w:rsidR="00B73852">
        <w:t>nsor ditunjukkan pada Gambar 3.5</w:t>
      </w:r>
      <w:r>
        <w:t>. Flowchart pada G</w:t>
      </w:r>
      <w:r w:rsidR="00B73852">
        <w:t>ambar 3.5</w:t>
      </w:r>
      <w:r w:rsidRPr="00963926">
        <w:t xml:space="preserve"> digunakan untuk menggambarkan </w:t>
      </w:r>
      <w:r w:rsidR="006D3C52">
        <w:t xml:space="preserve">proses pembacaan nilai sensor mulai dari sensor </w:t>
      </w:r>
      <w:r w:rsidR="00C47E83">
        <w:t>kelembapan</w:t>
      </w:r>
      <w:r w:rsidR="006D3C52">
        <w:t xml:space="preserve"> tanah, sensor ultrasonik, serta sensor suhu</w:t>
      </w:r>
      <w:r w:rsidRPr="00963926">
        <w:t>.</w:t>
      </w:r>
    </w:p>
    <w:p w:rsidR="00A7413F" w:rsidRDefault="0022014F" w:rsidP="0022014F">
      <w:pPr>
        <w:pStyle w:val="ListParagraph"/>
        <w:spacing w:after="0"/>
        <w:ind w:left="0"/>
        <w:jc w:val="center"/>
      </w:pPr>
      <w:r>
        <w:rPr>
          <w:noProof/>
          <w:lang w:val="id-ID" w:eastAsia="id-ID"/>
        </w:rPr>
        <w:lastRenderedPageBreak/>
        <w:drawing>
          <wp:inline distT="0" distB="0" distL="0" distR="0" wp14:anchorId="6F8EE195" wp14:editId="5770FF7F">
            <wp:extent cx="4088921" cy="6700554"/>
            <wp:effectExtent l="0" t="0" r="698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ca Sensor (2).png"/>
                    <pic:cNvPicPr/>
                  </pic:nvPicPr>
                  <pic:blipFill>
                    <a:blip r:embed="rId17">
                      <a:extLst>
                        <a:ext uri="{28A0092B-C50C-407E-A947-70E740481C1C}">
                          <a14:useLocalDpi xmlns:a14="http://schemas.microsoft.com/office/drawing/2010/main" val="0"/>
                        </a:ext>
                      </a:extLst>
                    </a:blip>
                    <a:stretch>
                      <a:fillRect/>
                    </a:stretch>
                  </pic:blipFill>
                  <pic:spPr>
                    <a:xfrm>
                      <a:off x="0" y="0"/>
                      <a:ext cx="4094533" cy="6709751"/>
                    </a:xfrm>
                    <a:prstGeom prst="rect">
                      <a:avLst/>
                    </a:prstGeom>
                  </pic:spPr>
                </pic:pic>
              </a:graphicData>
            </a:graphic>
          </wp:inline>
        </w:drawing>
      </w:r>
    </w:p>
    <w:p w:rsidR="00DC1518" w:rsidRDefault="00F204DE" w:rsidP="00F204DE">
      <w:pPr>
        <w:pStyle w:val="Caption"/>
      </w:pPr>
      <w:bookmarkStart w:id="88" w:name="_Toc46945485"/>
      <w:bookmarkStart w:id="89" w:name="_Toc65536620"/>
      <w:r>
        <w:t>Gambar 3.</w:t>
      </w:r>
      <w:r w:rsidR="00F926CF">
        <w:fldChar w:fldCharType="begin"/>
      </w:r>
      <w:r w:rsidR="00F926CF">
        <w:instrText xml:space="preserve"> SEQ Gambar_3 \* ARABIC </w:instrText>
      </w:r>
      <w:r w:rsidR="00F926CF">
        <w:fldChar w:fldCharType="separate"/>
      </w:r>
      <w:r w:rsidR="004D3229">
        <w:rPr>
          <w:noProof/>
        </w:rPr>
        <w:t>5</w:t>
      </w:r>
      <w:r w:rsidR="00F926CF">
        <w:rPr>
          <w:noProof/>
        </w:rPr>
        <w:fldChar w:fldCharType="end"/>
      </w:r>
      <w:r w:rsidR="00DC1518">
        <w:t xml:space="preserve"> </w:t>
      </w:r>
      <w:bookmarkStart w:id="90" w:name="_Toc43885548"/>
      <w:r w:rsidR="00963926" w:rsidRPr="00963926">
        <w:rPr>
          <w:i/>
        </w:rPr>
        <w:t>Flowc</w:t>
      </w:r>
      <w:r w:rsidR="00DC1518" w:rsidRPr="00963926">
        <w:rPr>
          <w:i/>
        </w:rPr>
        <w:t>hart</w:t>
      </w:r>
      <w:r w:rsidR="00DC1518">
        <w:t xml:space="preserve"> </w:t>
      </w:r>
      <w:bookmarkEnd w:id="88"/>
      <w:bookmarkEnd w:id="90"/>
      <w:r w:rsidR="00963926">
        <w:t>Proses Pembacaan Sensor</w:t>
      </w:r>
      <w:bookmarkEnd w:id="89"/>
    </w:p>
    <w:p w:rsidR="00FE7ABE" w:rsidRDefault="004033C1" w:rsidP="00F82FFD">
      <w:pPr>
        <w:pStyle w:val="Caption"/>
        <w:spacing w:line="480" w:lineRule="auto"/>
        <w:ind w:firstLine="450"/>
        <w:jc w:val="both"/>
      </w:pPr>
      <w:r>
        <w:t>Proses pertama yang dilakukan yaitu</w:t>
      </w:r>
      <w:r w:rsidR="006D3C52">
        <w:t xml:space="preserve"> menghidupkan</w:t>
      </w:r>
      <w:r w:rsidR="006D359F">
        <w:t xml:space="preserve"> </w:t>
      </w:r>
      <w:r w:rsidR="00F829BA">
        <w:rPr>
          <w:i/>
        </w:rPr>
        <w:t xml:space="preserve">power </w:t>
      </w:r>
      <w:r w:rsidR="006D3C52">
        <w:rPr>
          <w:i/>
        </w:rPr>
        <w:t>supply</w:t>
      </w:r>
      <w:r w:rsidR="00FE7ABE">
        <w:t xml:space="preserve"> sistem, kemudian mikrokontroller ESP8266 dan Raspberry Pi akan melakukan </w:t>
      </w:r>
      <w:r w:rsidR="00FE7ABE" w:rsidRPr="00FE7ABE">
        <w:rPr>
          <w:i/>
        </w:rPr>
        <w:t>scanning</w:t>
      </w:r>
      <w:r w:rsidR="00FE7ABE">
        <w:t xml:space="preserve"> SSID dan Password wifi yang tersedia. Ketika Mikrokontroller berhasil terkoneksi </w:t>
      </w:r>
      <w:r w:rsidR="00FE7ABE">
        <w:lastRenderedPageBreak/>
        <w:t xml:space="preserve">ke wifi, maka LED indikator ESP8266 akan menyala kemudian mikrokontroller ESP8266 akan mulai membaca nilai sensor </w:t>
      </w:r>
      <w:r w:rsidR="00C47E83">
        <w:t>kelembapan</w:t>
      </w:r>
      <w:r w:rsidR="00FE7ABE">
        <w:t xml:space="preserve">. </w:t>
      </w:r>
      <w:r w:rsidR="00FE7ABE" w:rsidRPr="00FE7ABE">
        <w:t xml:space="preserve">Ketika output dari sensor </w:t>
      </w:r>
      <w:r w:rsidR="00C47E83">
        <w:t>kelembapan</w:t>
      </w:r>
      <w:r w:rsidR="00FE7ABE" w:rsidRPr="00FE7ABE">
        <w:t xml:space="preserve"> lebih kecil dari 30% maka dilakukan penyiraman tanaman kemudian dilanjutkan dengan pengecekan data sensor ultrasonik. Jika nilai output dari sensor </w:t>
      </w:r>
      <w:r w:rsidR="00C47E83">
        <w:t>kelembapan</w:t>
      </w:r>
      <w:r w:rsidR="00FE7ABE" w:rsidRPr="00FE7ABE">
        <w:t xml:space="preserve"> lebih besar atau sama dengan 30% maka penyiraman tidak akan dilakukan dan akan langsung dilanjutkan ke pengecekan data sensor ultrasonik.</w:t>
      </w:r>
    </w:p>
    <w:p w:rsidR="00A7413F" w:rsidRDefault="00FE7ABE" w:rsidP="00F82FFD">
      <w:pPr>
        <w:pStyle w:val="Caption"/>
        <w:spacing w:after="0" w:line="480" w:lineRule="auto"/>
        <w:ind w:firstLine="450"/>
        <w:jc w:val="both"/>
      </w:pPr>
      <w:r>
        <w:t xml:space="preserve">Setelah ESP8266 membaca nilai sensor ultrasonik, kemudian akan dilakukan perhitungan tinggi tanaman yang akan digunakan untuk melakukan prediksi panen. Setelah membaca nilai sensor ultrasonik kemudian dilanjutkan dengan pembacaan nilai sensor suhu yang akan digunakan untuk monitoring lingkungan pertanian. Setelah membaca nilai sensor suhu, selanjutnya diulangi dari langkah pembacaan nilai sensor </w:t>
      </w:r>
      <w:r w:rsidR="00C47E83">
        <w:t>kelembapan</w:t>
      </w:r>
      <w:r>
        <w:t>.</w:t>
      </w:r>
    </w:p>
    <w:p w:rsidR="00F82FFD" w:rsidRDefault="00F82FFD" w:rsidP="00F82FFD">
      <w:pPr>
        <w:pStyle w:val="ListParagraph"/>
        <w:numPr>
          <w:ilvl w:val="0"/>
          <w:numId w:val="26"/>
        </w:numPr>
        <w:ind w:left="450" w:hanging="450"/>
      </w:pPr>
      <w:r>
        <w:rPr>
          <w:i/>
        </w:rPr>
        <w:t xml:space="preserve">Publish </w:t>
      </w:r>
      <w:r>
        <w:t>Data Sensor</w:t>
      </w:r>
    </w:p>
    <w:p w:rsidR="00F82FFD" w:rsidRDefault="00F82FFD" w:rsidP="00F82FFD">
      <w:pPr>
        <w:pStyle w:val="ListParagraph"/>
        <w:ind w:left="0" w:firstLine="450"/>
      </w:pPr>
      <w:r>
        <w:t xml:space="preserve">Proses </w:t>
      </w:r>
      <w:r w:rsidRPr="00186BF9">
        <w:rPr>
          <w:i/>
        </w:rPr>
        <w:t>publish</w:t>
      </w:r>
      <w:r>
        <w:t xml:space="preserve"> </w:t>
      </w:r>
      <w:r w:rsidRPr="00186BF9">
        <w:t>data sensor terjadi pada mi</w:t>
      </w:r>
      <w:r>
        <w:t xml:space="preserve">krokontroller ESP8266 dan dimulai dari proses pembacaan dan pengumpulan data sensor pada mikrokontroller ESP8266. Mikrokontroller ESP8266 kemudian menjalankan fungsi MQTT </w:t>
      </w:r>
      <w:r>
        <w:rPr>
          <w:i/>
        </w:rPr>
        <w:t>send</w:t>
      </w:r>
      <w:r>
        <w:t xml:space="preserve"> dimana fungsi ini melakukan pendefinisian topik serta nilai yang akan </w:t>
      </w:r>
      <w:r w:rsidRPr="00186BF9">
        <w:t>di</w:t>
      </w:r>
      <w:r w:rsidRPr="00186BF9">
        <w:rPr>
          <w:i/>
        </w:rPr>
        <w:t>-publish</w:t>
      </w:r>
      <w:r>
        <w:t xml:space="preserve"> ke mikrokontroller Raspberry Pi menggunakan protokol MQTT. Setelah itu, Mikrokontroller ESP8266 melakukan proses </w:t>
      </w:r>
      <w:r>
        <w:rPr>
          <w:i/>
        </w:rPr>
        <w:t xml:space="preserve">publish </w:t>
      </w:r>
      <w:r>
        <w:t xml:space="preserve">data nilai sensor. Alur proses </w:t>
      </w:r>
      <w:r>
        <w:rPr>
          <w:i/>
        </w:rPr>
        <w:t xml:space="preserve">publish </w:t>
      </w:r>
      <w:r>
        <w:t>data sensor pada ESP8266 ditujukkan pada Gambar 3.6.</w:t>
      </w:r>
    </w:p>
    <w:p w:rsidR="00F82FFD" w:rsidRDefault="00F82FFD" w:rsidP="00F82FFD">
      <w:pPr>
        <w:pStyle w:val="ListParagraph"/>
        <w:ind w:left="0"/>
        <w:jc w:val="center"/>
      </w:pPr>
      <w:r>
        <w:rPr>
          <w:noProof/>
          <w:lang w:val="id-ID" w:eastAsia="id-ID"/>
        </w:rPr>
        <w:lastRenderedPageBreak/>
        <w:drawing>
          <wp:inline distT="0" distB="0" distL="0" distR="0" wp14:anchorId="25069A68" wp14:editId="095E5782">
            <wp:extent cx="1657350" cy="4543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ublish.png"/>
                    <pic:cNvPicPr/>
                  </pic:nvPicPr>
                  <pic:blipFill>
                    <a:blip r:embed="rId18">
                      <a:extLst>
                        <a:ext uri="{28A0092B-C50C-407E-A947-70E740481C1C}">
                          <a14:useLocalDpi xmlns:a14="http://schemas.microsoft.com/office/drawing/2010/main" val="0"/>
                        </a:ext>
                      </a:extLst>
                    </a:blip>
                    <a:stretch>
                      <a:fillRect/>
                    </a:stretch>
                  </pic:blipFill>
                  <pic:spPr>
                    <a:xfrm>
                      <a:off x="0" y="0"/>
                      <a:ext cx="1657350" cy="4543425"/>
                    </a:xfrm>
                    <a:prstGeom prst="rect">
                      <a:avLst/>
                    </a:prstGeom>
                  </pic:spPr>
                </pic:pic>
              </a:graphicData>
            </a:graphic>
          </wp:inline>
        </w:drawing>
      </w:r>
    </w:p>
    <w:p w:rsidR="00F82FFD" w:rsidRPr="00F82FFD" w:rsidRDefault="00F82FFD" w:rsidP="00F82FFD">
      <w:pPr>
        <w:pStyle w:val="Caption"/>
      </w:pPr>
      <w:bookmarkStart w:id="91" w:name="_Toc65536621"/>
      <w:r>
        <w:t>Gambar 3.</w:t>
      </w:r>
      <w:r w:rsidR="00F926CF">
        <w:fldChar w:fldCharType="begin"/>
      </w:r>
      <w:r w:rsidR="00F926CF">
        <w:instrText xml:space="preserve"> SEQ Gambar_3 \* ARABIC </w:instrText>
      </w:r>
      <w:r w:rsidR="00F926CF">
        <w:fldChar w:fldCharType="separate"/>
      </w:r>
      <w:r w:rsidR="004D3229">
        <w:rPr>
          <w:noProof/>
        </w:rPr>
        <w:t>6</w:t>
      </w:r>
      <w:r w:rsidR="00F926CF">
        <w:rPr>
          <w:noProof/>
        </w:rPr>
        <w:fldChar w:fldCharType="end"/>
      </w:r>
      <w:r>
        <w:t xml:space="preserve"> </w:t>
      </w:r>
      <w:r>
        <w:rPr>
          <w:i/>
        </w:rPr>
        <w:t xml:space="preserve">Flowchart </w:t>
      </w:r>
      <w:r w:rsidR="004D3229">
        <w:rPr>
          <w:i/>
        </w:rPr>
        <w:t>Publish</w:t>
      </w:r>
      <w:r>
        <w:t xml:space="preserve"> Data Sensor</w:t>
      </w:r>
      <w:bookmarkEnd w:id="91"/>
    </w:p>
    <w:p w:rsidR="00F82FFD" w:rsidRDefault="00F82FFD" w:rsidP="00F82FFD">
      <w:pPr>
        <w:pStyle w:val="ListParagraph"/>
        <w:numPr>
          <w:ilvl w:val="0"/>
          <w:numId w:val="26"/>
        </w:numPr>
        <w:ind w:left="450" w:hanging="450"/>
      </w:pPr>
      <w:r w:rsidRPr="00F82FFD">
        <w:rPr>
          <w:i/>
        </w:rPr>
        <w:t>Subscribe</w:t>
      </w:r>
      <w:r>
        <w:rPr>
          <w:i/>
        </w:rPr>
        <w:t xml:space="preserve"> </w:t>
      </w:r>
      <w:r>
        <w:t>dan Visualisasi Data Sensor</w:t>
      </w:r>
    </w:p>
    <w:p w:rsidR="00476027" w:rsidRDefault="00476027" w:rsidP="00476027">
      <w:pPr>
        <w:pStyle w:val="ListParagraph"/>
        <w:ind w:left="0" w:firstLine="450"/>
      </w:pPr>
      <w:r>
        <w:t xml:space="preserve">Proses </w:t>
      </w:r>
      <w:r w:rsidRPr="00476027">
        <w:rPr>
          <w:i/>
        </w:rPr>
        <w:t>subscribe</w:t>
      </w:r>
      <w:r>
        <w:t xml:space="preserve"> data sensor dilakukan oleh mikrokontroller Raspberry Pi dimana raspberry Pi ini berperan sebagai </w:t>
      </w:r>
      <w:r>
        <w:rPr>
          <w:i/>
        </w:rPr>
        <w:t xml:space="preserve">subscriber </w:t>
      </w:r>
      <w:r>
        <w:t xml:space="preserve">sekaligus sebagai MQTT </w:t>
      </w:r>
      <w:r>
        <w:rPr>
          <w:i/>
        </w:rPr>
        <w:t>broker.</w:t>
      </w:r>
      <w:r w:rsidR="004D3229">
        <w:t xml:space="preserve"> Raspberry pi akan menjalankan program </w:t>
      </w:r>
      <w:r w:rsidR="004D3229">
        <w:rPr>
          <w:i/>
        </w:rPr>
        <w:t xml:space="preserve">python </w:t>
      </w:r>
      <w:r w:rsidR="004D3229">
        <w:t xml:space="preserve">untuk melakukan </w:t>
      </w:r>
      <w:r w:rsidR="004D3229" w:rsidRPr="004D3229">
        <w:rPr>
          <w:i/>
        </w:rPr>
        <w:t>subscribe</w:t>
      </w:r>
      <w:r w:rsidR="004D3229">
        <w:rPr>
          <w:i/>
        </w:rPr>
        <w:t xml:space="preserve"> </w:t>
      </w:r>
      <w:r w:rsidR="004D3229">
        <w:t xml:space="preserve">data sensor, kemudian mengecek topik dari data yang sampai pada MQTT </w:t>
      </w:r>
      <w:r w:rsidR="004D3229">
        <w:rPr>
          <w:i/>
        </w:rPr>
        <w:t>broker</w:t>
      </w:r>
      <w:r w:rsidR="004D3229">
        <w:t xml:space="preserve">. Jika topik dari data sesuai dengan topik pada </w:t>
      </w:r>
      <w:r w:rsidR="004D3229">
        <w:rPr>
          <w:i/>
        </w:rPr>
        <w:t xml:space="preserve">subscriber </w:t>
      </w:r>
      <w:r w:rsidR="004D3229">
        <w:t xml:space="preserve">maka rasberry pi kemudian akan menerima data kemudian melakukan visualisasi data pada web. Selain itu, data sensor juga akan disimpan kedalam database. Proses </w:t>
      </w:r>
      <w:r w:rsidR="004D3229">
        <w:rPr>
          <w:i/>
        </w:rPr>
        <w:t xml:space="preserve">subscribe </w:t>
      </w:r>
      <w:r w:rsidR="004D3229">
        <w:t>dan visualisasi data ditunjukkan pada Gambar 3.7.</w:t>
      </w:r>
    </w:p>
    <w:p w:rsidR="004D3229" w:rsidRDefault="004D3229" w:rsidP="004D3229">
      <w:pPr>
        <w:pStyle w:val="ListParagraph"/>
        <w:ind w:left="0"/>
        <w:jc w:val="center"/>
      </w:pPr>
      <w:r>
        <w:rPr>
          <w:noProof/>
          <w:lang w:val="id-ID" w:eastAsia="id-ID"/>
        </w:rPr>
        <w:lastRenderedPageBreak/>
        <w:drawing>
          <wp:inline distT="0" distB="0" distL="0" distR="0" wp14:anchorId="034FD3E6" wp14:editId="2880BE7A">
            <wp:extent cx="2019300" cy="5648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bscribe.png"/>
                    <pic:cNvPicPr/>
                  </pic:nvPicPr>
                  <pic:blipFill>
                    <a:blip r:embed="rId19">
                      <a:extLst>
                        <a:ext uri="{28A0092B-C50C-407E-A947-70E740481C1C}">
                          <a14:useLocalDpi xmlns:a14="http://schemas.microsoft.com/office/drawing/2010/main" val="0"/>
                        </a:ext>
                      </a:extLst>
                    </a:blip>
                    <a:stretch>
                      <a:fillRect/>
                    </a:stretch>
                  </pic:blipFill>
                  <pic:spPr>
                    <a:xfrm>
                      <a:off x="0" y="0"/>
                      <a:ext cx="2019300" cy="5648325"/>
                    </a:xfrm>
                    <a:prstGeom prst="rect">
                      <a:avLst/>
                    </a:prstGeom>
                  </pic:spPr>
                </pic:pic>
              </a:graphicData>
            </a:graphic>
          </wp:inline>
        </w:drawing>
      </w:r>
    </w:p>
    <w:p w:rsidR="004D3229" w:rsidRPr="004D3229" w:rsidRDefault="004D3229" w:rsidP="004D3229">
      <w:pPr>
        <w:pStyle w:val="Caption"/>
        <w:rPr>
          <w:i/>
        </w:rPr>
      </w:pPr>
      <w:bookmarkStart w:id="92" w:name="_Toc65536622"/>
      <w:r>
        <w:t>Gambar 3.</w:t>
      </w:r>
      <w:r w:rsidR="00F926CF">
        <w:fldChar w:fldCharType="begin"/>
      </w:r>
      <w:r w:rsidR="00F926CF">
        <w:instrText xml:space="preserve"> SEQ Gambar_3 \* ARABIC </w:instrText>
      </w:r>
      <w:r w:rsidR="00F926CF">
        <w:fldChar w:fldCharType="separate"/>
      </w:r>
      <w:r>
        <w:rPr>
          <w:noProof/>
        </w:rPr>
        <w:t>7</w:t>
      </w:r>
      <w:r w:rsidR="00F926CF">
        <w:rPr>
          <w:noProof/>
        </w:rPr>
        <w:fldChar w:fldCharType="end"/>
      </w:r>
      <w:r>
        <w:t xml:space="preserve"> </w:t>
      </w:r>
      <w:r>
        <w:rPr>
          <w:i/>
        </w:rPr>
        <w:t xml:space="preserve">Flowchart Subscribe </w:t>
      </w:r>
      <w:r>
        <w:t>dan Visualisasi Data Sensor</w:t>
      </w:r>
      <w:bookmarkEnd w:id="92"/>
      <w:r>
        <w:rPr>
          <w:i/>
        </w:rPr>
        <w:t xml:space="preserve"> </w:t>
      </w:r>
    </w:p>
    <w:p w:rsidR="00A7413F" w:rsidRDefault="005F56B2" w:rsidP="005F56B2">
      <w:pPr>
        <w:pStyle w:val="Heading3"/>
      </w:pPr>
      <w:bookmarkStart w:id="93" w:name="_Toc65580149"/>
      <w:r>
        <w:t xml:space="preserve">3.3.7 </w:t>
      </w:r>
      <w:r w:rsidR="00A7413F">
        <w:t>Implementasi dan Pengujian</w:t>
      </w:r>
      <w:bookmarkEnd w:id="93"/>
    </w:p>
    <w:p w:rsidR="002A563D" w:rsidRDefault="00A7413F" w:rsidP="002A563D">
      <w:pPr>
        <w:ind w:firstLine="540"/>
      </w:pPr>
      <w:r>
        <w:t xml:space="preserve">Tahap selanjutnya yaitu mengimplementasikan sistem irigasi kabut pada </w:t>
      </w:r>
      <w:r w:rsidRPr="00E738E4">
        <w:rPr>
          <w:i/>
        </w:rPr>
        <w:t>prototype</w:t>
      </w:r>
      <w:r>
        <w:rPr>
          <w:i/>
        </w:rPr>
        <w:t xml:space="preserve"> </w:t>
      </w:r>
      <w:r w:rsidR="002A563D">
        <w:t>sistem yaitu</w:t>
      </w:r>
      <w:r>
        <w:t xml:space="preserve"> sebuah rak </w:t>
      </w:r>
      <w:r>
        <w:rPr>
          <w:i/>
        </w:rPr>
        <w:t xml:space="preserve">vertical farming </w:t>
      </w:r>
      <w:r w:rsidR="000C4141">
        <w:t>yang terdiri dari tiga</w:t>
      </w:r>
      <w:r w:rsidR="002A563D">
        <w:t xml:space="preserve"> susunan. Tiap susunan </w:t>
      </w:r>
      <w:r>
        <w:t>diberi nozzle dan komponen-komponen penun</w:t>
      </w:r>
      <w:r w:rsidR="002A563D">
        <w:t xml:space="preserve">jang lainnya seperti </w:t>
      </w:r>
      <w:r w:rsidR="002A563D">
        <w:lastRenderedPageBreak/>
        <w:t>sensor serta mikrocontroller</w:t>
      </w:r>
      <w:r>
        <w:t>.</w:t>
      </w:r>
      <w:r w:rsidR="002A563D">
        <w:t xml:space="preserve"> Adapun tanaman yang digunakan yaitu tanaman </w:t>
      </w:r>
      <w:r w:rsidR="002A563D">
        <w:rPr>
          <w:i/>
        </w:rPr>
        <w:t>microgreen</w:t>
      </w:r>
      <w:r w:rsidR="002A563D">
        <w:t>.</w:t>
      </w:r>
      <w:r>
        <w:t xml:space="preserve"> </w:t>
      </w:r>
    </w:p>
    <w:p w:rsidR="00A7413F" w:rsidRPr="00E738E4" w:rsidRDefault="00F31223" w:rsidP="002A563D">
      <w:pPr>
        <w:ind w:firstLine="540"/>
      </w:pPr>
      <w:r>
        <w:t>Setelah peng</w:t>
      </w:r>
      <w:r w:rsidR="002A563D">
        <w:t>implementasi sistem, selanjutnya</w:t>
      </w:r>
      <w:r>
        <w:t xml:space="preserve"> dilakukan</w:t>
      </w:r>
      <w:r w:rsidR="002A563D">
        <w:t xml:space="preserve"> p</w:t>
      </w:r>
      <w:r>
        <w:t>roses pengujian</w:t>
      </w:r>
      <w:r w:rsidR="00A7413F">
        <w:t xml:space="preserve"> dengan</w:t>
      </w:r>
      <w:r>
        <w:t xml:space="preserve"> cara</w:t>
      </w:r>
      <w:r w:rsidR="00A7413F">
        <w:t xml:space="preserve"> me</w:t>
      </w:r>
      <w:r>
        <w:t xml:space="preserve">lakukan </w:t>
      </w:r>
      <w:r w:rsidR="00A7413F">
        <w:t xml:space="preserve">monitoring nilai </w:t>
      </w:r>
      <w:r w:rsidR="00A7413F">
        <w:rPr>
          <w:i/>
        </w:rPr>
        <w:t xml:space="preserve">output </w:t>
      </w:r>
      <w:r w:rsidR="002A563D">
        <w:t>sensor serta me</w:t>
      </w:r>
      <w:r w:rsidR="00A7413F">
        <w:t>lakukan pemantauan kinerja dari sistem tersebut.</w:t>
      </w:r>
      <w:r>
        <w:t xml:space="preserve"> </w:t>
      </w:r>
      <w:r w:rsidR="0075056D">
        <w:t>Adapun pengujian yang dilakukan terdiri dari …. Sekanrio pengujian, yaitu:</w:t>
      </w:r>
    </w:p>
    <w:p w:rsidR="00A7413F" w:rsidRDefault="001349AC" w:rsidP="005F56B2">
      <w:pPr>
        <w:pStyle w:val="Heading3"/>
      </w:pPr>
      <w:bookmarkStart w:id="94" w:name="_Toc65580150"/>
      <w:r>
        <w:t>3.3.8</w:t>
      </w:r>
      <w:r w:rsidR="005F56B2">
        <w:t xml:space="preserve"> </w:t>
      </w:r>
      <w:r w:rsidR="00A7413F">
        <w:t>Analisis dan Evaluasi</w:t>
      </w:r>
      <w:bookmarkEnd w:id="94"/>
    </w:p>
    <w:p w:rsidR="00726FA5" w:rsidRDefault="00A7413F" w:rsidP="00726FA5">
      <w:pPr>
        <w:ind w:firstLine="720"/>
      </w:pPr>
      <w:r>
        <w:t>Tahap analisis dan Evaluasi dilakukan setelah tahap implementasi dan pengujian. Tahap analisis</w:t>
      </w:r>
      <w:r w:rsidR="00DE29F9">
        <w:t xml:space="preserve"> dan evaluasi</w:t>
      </w:r>
      <w:r>
        <w:t xml:space="preserve"> ini dilakukan sejalan dengan pengujian. Ketika terjadi ketidaksesuaiaan kinerja sistem dengan tujuan awal maka pada tahap ini dilakukan evaluasi dan perbaikan sistem agar dapat bekerja sesuai dengan tujuan awal.</w:t>
      </w:r>
    </w:p>
    <w:p w:rsidR="00726FA5" w:rsidRDefault="00726FA5" w:rsidP="00726FA5">
      <w:pPr>
        <w:pStyle w:val="Heading1"/>
      </w:pPr>
      <w:r>
        <w:br w:type="page"/>
      </w:r>
      <w:bookmarkStart w:id="95" w:name="_Toc65580151"/>
      <w:r>
        <w:lastRenderedPageBreak/>
        <w:t>BAB IV HASIL DAN PEMBAHASAN</w:t>
      </w:r>
      <w:bookmarkEnd w:id="95"/>
    </w:p>
    <w:p w:rsidR="00233E9D" w:rsidRDefault="00233E9D" w:rsidP="00233E9D">
      <w:pPr>
        <w:ind w:firstLine="720"/>
      </w:pPr>
      <w:r>
        <w:t xml:space="preserve">Hasil dari penelitian ini yaitu sistem irigasi kabut serta monitoring pada </w:t>
      </w:r>
      <w:r>
        <w:rPr>
          <w:i/>
        </w:rPr>
        <w:t xml:space="preserve">vertical farming </w:t>
      </w:r>
      <w:r>
        <w:t xml:space="preserve">menggunakan IoT. Sistem ini dirancang untuk </w:t>
      </w:r>
      <w:r w:rsidR="00A60A27">
        <w:t>m</w:t>
      </w:r>
      <w:r w:rsidR="00A60A27" w:rsidRPr="00A60A27">
        <w:t>emantauan kondisi lingkungan</w:t>
      </w:r>
      <w:r w:rsidR="00A60A27">
        <w:t xml:space="preserve"> pada </w:t>
      </w:r>
      <w:r w:rsidR="00A60A27">
        <w:rPr>
          <w:i/>
        </w:rPr>
        <w:t>vertical farming</w:t>
      </w:r>
      <w:r>
        <w:t>.</w:t>
      </w:r>
    </w:p>
    <w:p w:rsidR="00233E9D" w:rsidRPr="00233E9D" w:rsidRDefault="00233E9D" w:rsidP="00663D85">
      <w:pPr>
        <w:ind w:firstLine="720"/>
      </w:pPr>
      <w:r>
        <w:t>Si</w:t>
      </w:r>
      <w:r w:rsidR="002162E2">
        <w:t xml:space="preserve">stem yang dirancang dapat melakukan penyiraman secara otomatis ketika kondisi </w:t>
      </w:r>
      <w:r w:rsidR="00C47E83">
        <w:t>kelembapan</w:t>
      </w:r>
      <w:r w:rsidR="002162E2">
        <w:t xml:space="preserve"> media tanamnya lebih kecil dari 30</w:t>
      </w:r>
      <w:r w:rsidR="00663D85">
        <w:t>%</w:t>
      </w:r>
      <w:r w:rsidR="002162E2">
        <w:t xml:space="preserve">. Selain itu, sistem yang dirancang juga dapat melakukan monitoring kondisi lingkungan </w:t>
      </w:r>
      <w:r w:rsidR="002162E2">
        <w:rPr>
          <w:i/>
        </w:rPr>
        <w:t>vertical farming</w:t>
      </w:r>
      <w:r w:rsidR="002162E2">
        <w:t xml:space="preserve"> dan melakukan prediksi waktu panen tanaman </w:t>
      </w:r>
      <w:r w:rsidR="002162E2" w:rsidRPr="002162E2">
        <w:rPr>
          <w:i/>
        </w:rPr>
        <w:t>microgreen</w:t>
      </w:r>
      <w:r w:rsidR="002162E2">
        <w:t>.</w:t>
      </w:r>
    </w:p>
    <w:p w:rsidR="00726FA5" w:rsidRDefault="00726FA5" w:rsidP="00726FA5">
      <w:pPr>
        <w:pStyle w:val="Heading2"/>
      </w:pPr>
      <w:bookmarkStart w:id="96" w:name="_Toc65580152"/>
      <w:r>
        <w:t>4.1 Implementasi</w:t>
      </w:r>
      <w:bookmarkEnd w:id="96"/>
    </w:p>
    <w:p w:rsidR="008F0E4D" w:rsidRDefault="008F0E4D" w:rsidP="00D74FB6">
      <w:pPr>
        <w:ind w:firstLine="450"/>
      </w:pPr>
      <w:r>
        <w:t xml:space="preserve">Implementasi yang dilakukan pada penelitian ini terdiri dari 2 </w:t>
      </w:r>
      <w:r w:rsidR="005B11D2">
        <w:t>bagian yaitu implementasi perangkat keras dan implementasi perangkat lunak.</w:t>
      </w:r>
    </w:p>
    <w:p w:rsidR="005B11D2" w:rsidRDefault="005B11D2" w:rsidP="005B11D2">
      <w:pPr>
        <w:pStyle w:val="Heading3"/>
      </w:pPr>
      <w:bookmarkStart w:id="97" w:name="_Toc65580153"/>
      <w:r>
        <w:t>4.1.1 Implementasi Perangkat Keras</w:t>
      </w:r>
      <w:bookmarkEnd w:id="97"/>
    </w:p>
    <w:p w:rsidR="00853EC2" w:rsidRDefault="00DE02B1" w:rsidP="00D74FB6">
      <w:pPr>
        <w:ind w:firstLine="450"/>
      </w:pPr>
      <w:r w:rsidRPr="00DE02B1">
        <w:t>Implementasi perangkat keras merupakan proses yang dilakukan untuk menyusun sistem</w:t>
      </w:r>
      <w:r w:rsidR="00DB04AE">
        <w:t xml:space="preserve"> berdasarkan gambaran desain</w:t>
      </w:r>
      <w:r w:rsidRPr="00DE02B1">
        <w:t xml:space="preserve"> sistem yang telah dirancang. Adapun proses implementasi perangkat keras ini meliputi proses pembuatan prot</w:t>
      </w:r>
      <w:r w:rsidR="00853EC2">
        <w:t>ot</w:t>
      </w:r>
      <w:r w:rsidR="00894C4B">
        <w:t>ipe lahan</w:t>
      </w:r>
      <w:r w:rsidRPr="00DE02B1">
        <w:t xml:space="preserve"> </w:t>
      </w:r>
      <w:r w:rsidR="00853EC2">
        <w:t>berupa sebuah rak terdiri dari 3 susunan</w:t>
      </w:r>
      <w:r w:rsidR="00853EC2" w:rsidRPr="00DE02B1">
        <w:t xml:space="preserve"> </w:t>
      </w:r>
      <w:r w:rsidRPr="00DE02B1">
        <w:t>serta pembuatan sistem penyiraman yang meliputi pemasangan sensor, microkontroller serta perangkat-perang</w:t>
      </w:r>
      <w:r w:rsidR="00853EC2">
        <w:t>kat keras lainnya pada</w:t>
      </w:r>
      <w:r w:rsidR="00966063">
        <w:t xml:space="preserve"> prototipe</w:t>
      </w:r>
      <w:r w:rsidR="00853EC2">
        <w:t xml:space="preserve"> </w:t>
      </w:r>
      <w:r w:rsidR="00894C4B">
        <w:t>lahan</w:t>
      </w:r>
      <w:r w:rsidRPr="00DE02B1">
        <w:t xml:space="preserve"> yang telah dibuat.</w:t>
      </w:r>
      <w:r w:rsidR="00853EC2">
        <w:t xml:space="preserve"> Adapun gambar dari prototipe alat yang telah dibua</w:t>
      </w:r>
      <w:r w:rsidR="00F104E8">
        <w:t>t dapat dilihat pada Gambar 4.1, Gambar 4.2 dan Gambar 4.3.</w:t>
      </w:r>
    </w:p>
    <w:p w:rsidR="00866163" w:rsidRDefault="00866163" w:rsidP="00592517">
      <w:pPr>
        <w:spacing w:line="240" w:lineRule="auto"/>
        <w:jc w:val="center"/>
      </w:pPr>
      <w:r>
        <w:rPr>
          <w:noProof/>
          <w:lang w:val="id-ID" w:eastAsia="id-ID"/>
        </w:rPr>
        <w:lastRenderedPageBreak/>
        <w:drawing>
          <wp:inline distT="0" distB="0" distL="0" distR="0" wp14:anchorId="6E181055" wp14:editId="2C377EB2">
            <wp:extent cx="2367072" cy="4002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75439" cy="4016805"/>
                    </a:xfrm>
                    <a:prstGeom prst="rect">
                      <a:avLst/>
                    </a:prstGeom>
                  </pic:spPr>
                </pic:pic>
              </a:graphicData>
            </a:graphic>
          </wp:inline>
        </w:drawing>
      </w:r>
    </w:p>
    <w:p w:rsidR="00592517" w:rsidRDefault="00592517" w:rsidP="00592517">
      <w:pPr>
        <w:pStyle w:val="Caption"/>
      </w:pPr>
      <w:bookmarkStart w:id="98" w:name="_Toc65665169"/>
      <w:r>
        <w:t>Gambar 4.</w:t>
      </w:r>
      <w:r w:rsidR="00F926CF">
        <w:fldChar w:fldCharType="begin"/>
      </w:r>
      <w:r w:rsidR="00F926CF">
        <w:instrText xml:space="preserve"> SEQ Gambar_4 \* ARABIC </w:instrText>
      </w:r>
      <w:r w:rsidR="00F926CF">
        <w:fldChar w:fldCharType="separate"/>
      </w:r>
      <w:r w:rsidR="00BE557C">
        <w:rPr>
          <w:noProof/>
        </w:rPr>
        <w:t>1</w:t>
      </w:r>
      <w:r w:rsidR="00F926CF">
        <w:rPr>
          <w:noProof/>
        </w:rPr>
        <w:fldChar w:fldCharType="end"/>
      </w:r>
      <w:r>
        <w:t xml:space="preserve"> Prototipe Lahan</w:t>
      </w:r>
      <w:bookmarkEnd w:id="98"/>
    </w:p>
    <w:p w:rsidR="00866163" w:rsidRDefault="00866163" w:rsidP="006F35A7">
      <w:pPr>
        <w:spacing w:line="240" w:lineRule="auto"/>
        <w:jc w:val="center"/>
      </w:pPr>
      <w:r>
        <w:rPr>
          <w:noProof/>
          <w:lang w:val="id-ID" w:eastAsia="id-ID"/>
        </w:rPr>
        <w:drawing>
          <wp:inline distT="0" distB="0" distL="0" distR="0" wp14:anchorId="68044934" wp14:editId="0779483B">
            <wp:extent cx="3751868" cy="2319655"/>
            <wp:effectExtent l="0" t="0" r="127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5575" t="5255" r="9966" b="33298"/>
                    <a:stretch/>
                  </pic:blipFill>
                  <pic:spPr bwMode="auto">
                    <a:xfrm>
                      <a:off x="0" y="0"/>
                      <a:ext cx="3753202" cy="2320480"/>
                    </a:xfrm>
                    <a:prstGeom prst="rect">
                      <a:avLst/>
                    </a:prstGeom>
                    <a:ln>
                      <a:noFill/>
                    </a:ln>
                    <a:extLst>
                      <a:ext uri="{53640926-AAD7-44D8-BBD7-CCE9431645EC}">
                        <a14:shadowObscured xmlns:a14="http://schemas.microsoft.com/office/drawing/2010/main"/>
                      </a:ext>
                    </a:extLst>
                  </pic:spPr>
                </pic:pic>
              </a:graphicData>
            </a:graphic>
          </wp:inline>
        </w:drawing>
      </w:r>
    </w:p>
    <w:p w:rsidR="00592517" w:rsidRDefault="00592517" w:rsidP="00592517">
      <w:pPr>
        <w:pStyle w:val="Caption"/>
      </w:pPr>
      <w:bookmarkStart w:id="99" w:name="_Toc65665170"/>
      <w:r>
        <w:t>Gambar 4.</w:t>
      </w:r>
      <w:r w:rsidR="00F926CF">
        <w:fldChar w:fldCharType="begin"/>
      </w:r>
      <w:r w:rsidR="00F926CF">
        <w:instrText xml:space="preserve"> SEQ Gambar_4 \* ARABIC </w:instrText>
      </w:r>
      <w:r w:rsidR="00F926CF">
        <w:fldChar w:fldCharType="separate"/>
      </w:r>
      <w:r w:rsidR="00BE557C">
        <w:rPr>
          <w:noProof/>
        </w:rPr>
        <w:t>2</w:t>
      </w:r>
      <w:r w:rsidR="00F926CF">
        <w:rPr>
          <w:noProof/>
        </w:rPr>
        <w:fldChar w:fldCharType="end"/>
      </w:r>
      <w:r>
        <w:t xml:space="preserve"> Kotak Relay</w:t>
      </w:r>
      <w:bookmarkEnd w:id="99"/>
    </w:p>
    <w:p w:rsidR="00866163" w:rsidRDefault="00866163" w:rsidP="006F35A7">
      <w:pPr>
        <w:spacing w:line="240" w:lineRule="auto"/>
        <w:jc w:val="center"/>
      </w:pPr>
      <w:r>
        <w:rPr>
          <w:noProof/>
          <w:lang w:val="id-ID" w:eastAsia="id-ID"/>
        </w:rPr>
        <w:lastRenderedPageBreak/>
        <w:drawing>
          <wp:inline distT="0" distB="0" distL="0" distR="0" wp14:anchorId="52D4A7F8" wp14:editId="433CB933">
            <wp:extent cx="2872597" cy="234751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8522" cy="2352352"/>
                    </a:xfrm>
                    <a:prstGeom prst="rect">
                      <a:avLst/>
                    </a:prstGeom>
                  </pic:spPr>
                </pic:pic>
              </a:graphicData>
            </a:graphic>
          </wp:inline>
        </w:drawing>
      </w:r>
    </w:p>
    <w:p w:rsidR="00592517" w:rsidRPr="00DE02B1" w:rsidRDefault="00592517" w:rsidP="006F35A7">
      <w:pPr>
        <w:pStyle w:val="Caption"/>
        <w:spacing w:after="0" w:line="480" w:lineRule="auto"/>
      </w:pPr>
      <w:bookmarkStart w:id="100" w:name="_Toc65665171"/>
      <w:r>
        <w:t>Gambar 4.</w:t>
      </w:r>
      <w:r w:rsidR="00F926CF">
        <w:fldChar w:fldCharType="begin"/>
      </w:r>
      <w:r w:rsidR="00F926CF">
        <w:instrText xml:space="preserve"> SEQ Gambar_4 \* ARABIC </w:instrText>
      </w:r>
      <w:r w:rsidR="00F926CF">
        <w:fldChar w:fldCharType="separate"/>
      </w:r>
      <w:r w:rsidR="00BE557C">
        <w:rPr>
          <w:noProof/>
        </w:rPr>
        <w:t>3</w:t>
      </w:r>
      <w:r w:rsidR="00F926CF">
        <w:rPr>
          <w:noProof/>
        </w:rPr>
        <w:fldChar w:fldCharType="end"/>
      </w:r>
      <w:r>
        <w:t xml:space="preserve"> Kotak Mikrokontroller</w:t>
      </w:r>
      <w:bookmarkEnd w:id="100"/>
    </w:p>
    <w:p w:rsidR="005B11D2" w:rsidRDefault="005B11D2" w:rsidP="005B11D2">
      <w:pPr>
        <w:pStyle w:val="Heading3"/>
      </w:pPr>
      <w:bookmarkStart w:id="101" w:name="_Toc65580154"/>
      <w:r>
        <w:t>4.1.2 Implementasi Perangkat Lunak</w:t>
      </w:r>
      <w:bookmarkEnd w:id="101"/>
    </w:p>
    <w:p w:rsidR="00A30009" w:rsidRDefault="00D74FB6" w:rsidP="00F40D09">
      <w:pPr>
        <w:tabs>
          <w:tab w:val="left" w:pos="450"/>
        </w:tabs>
        <w:spacing w:after="0"/>
      </w:pPr>
      <w:r>
        <w:tab/>
      </w:r>
      <w:r w:rsidR="00A30009">
        <w:t>Implementasi perangkat lunak merupakan proses yang dilakukan untuk menerap</w:t>
      </w:r>
      <w:r>
        <w:t>kan program ke perangkat keras yaitu mikrokontroller</w:t>
      </w:r>
      <w:r w:rsidR="00A30009">
        <w:t xml:space="preserve">. </w:t>
      </w:r>
      <w:r w:rsidR="005E7490">
        <w:t xml:space="preserve">Adapun proses implementasi perangkat </w:t>
      </w:r>
      <w:r w:rsidR="008C6198">
        <w:t>lunak</w:t>
      </w:r>
      <w:r>
        <w:t xml:space="preserve"> meliputi:</w:t>
      </w:r>
    </w:p>
    <w:p w:rsidR="00F40D09" w:rsidRDefault="00F40D09" w:rsidP="00F40D09">
      <w:pPr>
        <w:pStyle w:val="ListParagraph"/>
        <w:numPr>
          <w:ilvl w:val="0"/>
          <w:numId w:val="30"/>
        </w:numPr>
        <w:tabs>
          <w:tab w:val="left" w:pos="450"/>
        </w:tabs>
        <w:spacing w:after="0"/>
        <w:ind w:left="360"/>
      </w:pPr>
      <w:r>
        <w:t>Penerapan Program ke Mikrokontroller ESP8266</w:t>
      </w:r>
    </w:p>
    <w:p w:rsidR="00F40D09" w:rsidRDefault="00F40D09" w:rsidP="00E34E9C">
      <w:pPr>
        <w:pStyle w:val="ListParagraph"/>
        <w:tabs>
          <w:tab w:val="left" w:pos="450"/>
        </w:tabs>
        <w:spacing w:after="0"/>
        <w:ind w:left="0" w:firstLine="450"/>
      </w:pPr>
      <w:r>
        <w:t>Penerapan program pada microkontroller ESP8266 terdiri dari</w:t>
      </w:r>
      <w:r w:rsidR="00FD2CDF">
        <w:t xml:space="preserve"> proses</w:t>
      </w:r>
      <w:r w:rsidR="00E34E9C">
        <w:t>:</w:t>
      </w:r>
      <w:r>
        <w:t xml:space="preserve"> </w:t>
      </w:r>
    </w:p>
    <w:p w:rsidR="00F40D09" w:rsidRDefault="00E34E9C" w:rsidP="00E34E9C">
      <w:pPr>
        <w:pStyle w:val="ListParagraph"/>
        <w:numPr>
          <w:ilvl w:val="0"/>
          <w:numId w:val="32"/>
        </w:numPr>
        <w:tabs>
          <w:tab w:val="left" w:pos="450"/>
        </w:tabs>
        <w:spacing w:after="0"/>
        <w:ind w:left="360"/>
      </w:pPr>
      <w:r>
        <w:t>Inisialisasi</w:t>
      </w:r>
    </w:p>
    <w:p w:rsidR="00E34E9C" w:rsidRDefault="006A3BD2" w:rsidP="006A3BD2">
      <w:pPr>
        <w:pStyle w:val="ListParagraph"/>
        <w:tabs>
          <w:tab w:val="left" w:pos="450"/>
        </w:tabs>
        <w:spacing w:after="0"/>
        <w:ind w:left="0" w:firstLine="450"/>
      </w:pPr>
      <w:r>
        <w:t>Proses inisia</w:t>
      </w:r>
      <w:r w:rsidR="00FD2CDF">
        <w:t xml:space="preserve">lisasi pada program arduino </w:t>
      </w:r>
      <w:r>
        <w:t xml:space="preserve">terdiri dari inisialisasi </w:t>
      </w:r>
      <w:r w:rsidR="00FB5EA2" w:rsidRPr="00FB5EA2">
        <w:rPr>
          <w:i/>
        </w:rPr>
        <w:t>Library</w:t>
      </w:r>
      <w:r>
        <w:t>, SSID dan P</w:t>
      </w:r>
      <w:r w:rsidR="006F6283">
        <w:t>a</w:t>
      </w:r>
      <w:r>
        <w:t>ssword Hotspot, pin ESP8266, pendef</w:t>
      </w:r>
      <w:r w:rsidR="003C445A">
        <w:t>i</w:t>
      </w:r>
      <w:r>
        <w:t>nisian mikrokontroller pada tingkatan rak yang akan dikonfigurasi,</w:t>
      </w:r>
      <w:r w:rsidR="00003222">
        <w:t xml:space="preserve"> serta </w:t>
      </w:r>
      <w:r>
        <w:t>pendef</w:t>
      </w:r>
      <w:r w:rsidR="003C445A">
        <w:t>i</w:t>
      </w:r>
      <w:r>
        <w:t>nisi</w:t>
      </w:r>
      <w:r w:rsidR="003C445A">
        <w:t>an</w:t>
      </w:r>
      <w:r w:rsidR="00003222">
        <w:t xml:space="preserve"> </w:t>
      </w:r>
      <w:r>
        <w:t xml:space="preserve">mqtt server. Adapun </w:t>
      </w:r>
      <w:r w:rsidR="00003222">
        <w:t>p</w:t>
      </w:r>
      <w:r w:rsidR="007815C2">
        <w:t>roses i</w:t>
      </w:r>
      <w:r w:rsidR="00003222">
        <w:t>nisialisasi tersebu</w:t>
      </w:r>
      <w:r>
        <w:t>t ditunjukkan pada Gambar</w:t>
      </w:r>
      <w:r w:rsidR="00003222">
        <w:t xml:space="preserve"> 4.</w:t>
      </w:r>
      <w:r w:rsidR="00FB5C0D">
        <w:t>4.</w:t>
      </w:r>
    </w:p>
    <w:p w:rsidR="00E34E9C" w:rsidRDefault="000C221C" w:rsidP="0064345A">
      <w:pPr>
        <w:pStyle w:val="ListParagraph"/>
        <w:tabs>
          <w:tab w:val="left" w:pos="450"/>
        </w:tabs>
        <w:spacing w:line="240" w:lineRule="auto"/>
        <w:ind w:left="0"/>
        <w:jc w:val="center"/>
      </w:pPr>
      <w:r>
        <w:rPr>
          <w:noProof/>
          <w:lang w:val="id-ID" w:eastAsia="id-ID"/>
        </w:rPr>
        <w:lastRenderedPageBreak/>
        <w:drawing>
          <wp:inline distT="0" distB="0" distL="0" distR="0" wp14:anchorId="0B99A6C8" wp14:editId="20A0048D">
            <wp:extent cx="3105509" cy="3529381"/>
            <wp:effectExtent l="19050" t="19050" r="19050" b="139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0339" cy="3546235"/>
                    </a:xfrm>
                    <a:prstGeom prst="rect">
                      <a:avLst/>
                    </a:prstGeom>
                    <a:ln>
                      <a:solidFill>
                        <a:schemeClr val="tx1"/>
                      </a:solidFill>
                    </a:ln>
                  </pic:spPr>
                </pic:pic>
              </a:graphicData>
            </a:graphic>
          </wp:inline>
        </w:drawing>
      </w:r>
    </w:p>
    <w:p w:rsidR="00EC598B" w:rsidRDefault="0064345A" w:rsidP="00FB5EA2">
      <w:pPr>
        <w:pStyle w:val="Caption"/>
        <w:spacing w:line="480" w:lineRule="auto"/>
      </w:pPr>
      <w:bookmarkStart w:id="102" w:name="_Toc65665172"/>
      <w:r>
        <w:t>Gambar 4.</w:t>
      </w:r>
      <w:r w:rsidR="00F926CF">
        <w:fldChar w:fldCharType="begin"/>
      </w:r>
      <w:r w:rsidR="00F926CF">
        <w:instrText xml:space="preserve"> SEQ Gambar_4 \* ARABIC </w:instrText>
      </w:r>
      <w:r w:rsidR="00F926CF">
        <w:fldChar w:fldCharType="separate"/>
      </w:r>
      <w:r w:rsidR="00BE557C">
        <w:rPr>
          <w:noProof/>
        </w:rPr>
        <w:t>4</w:t>
      </w:r>
      <w:r w:rsidR="00F926CF">
        <w:rPr>
          <w:noProof/>
        </w:rPr>
        <w:fldChar w:fldCharType="end"/>
      </w:r>
      <w:r>
        <w:t xml:space="preserve"> Inisialisasi </w:t>
      </w:r>
      <w:r w:rsidR="00FB5EA2" w:rsidRPr="00FB5EA2">
        <w:rPr>
          <w:i/>
        </w:rPr>
        <w:t>Library</w:t>
      </w:r>
      <w:bookmarkEnd w:id="102"/>
    </w:p>
    <w:p w:rsidR="003C445A" w:rsidRDefault="00003222" w:rsidP="003C445A">
      <w:pPr>
        <w:pStyle w:val="ListParagraph"/>
        <w:numPr>
          <w:ilvl w:val="0"/>
          <w:numId w:val="32"/>
        </w:numPr>
        <w:tabs>
          <w:tab w:val="left" w:pos="450"/>
        </w:tabs>
        <w:spacing w:after="0"/>
        <w:ind w:left="360"/>
      </w:pPr>
      <w:r>
        <w:t>Pembuatan Variabel Sensor serta P</w:t>
      </w:r>
      <w:r w:rsidR="003C445A">
        <w:t>endefi</w:t>
      </w:r>
      <w:r>
        <w:t>nisian Pin Mode</w:t>
      </w:r>
    </w:p>
    <w:p w:rsidR="003C445A" w:rsidRDefault="003C445A" w:rsidP="003C445A">
      <w:pPr>
        <w:pStyle w:val="ListParagraph"/>
        <w:tabs>
          <w:tab w:val="left" w:pos="450"/>
        </w:tabs>
        <w:spacing w:after="0"/>
        <w:ind w:left="0" w:firstLine="450"/>
      </w:pPr>
      <w:r>
        <w:t>Pembuatan variabel sensor dilakukan agar nilai sensor yang didapatkan dapat digunakan diluar fungsi pembacaan nilai sensor. Pendefinisian pin mode dilakukan untuk menentukan pin ESP8266 tersebut bekerja sebagai input atau output. Adapun program pembuatan variabel serta pendefinisian pin mode ditunjukkan pada Gambar</w:t>
      </w:r>
      <w:r w:rsidR="00FB5C0D">
        <w:t xml:space="preserve"> 4.5</w:t>
      </w:r>
      <w:r w:rsidR="00084C35">
        <w:t>.</w:t>
      </w:r>
    </w:p>
    <w:p w:rsidR="00003222" w:rsidRDefault="00003222" w:rsidP="0064345A">
      <w:pPr>
        <w:pStyle w:val="ListParagraph"/>
        <w:tabs>
          <w:tab w:val="left" w:pos="450"/>
        </w:tabs>
        <w:spacing w:line="240" w:lineRule="auto"/>
        <w:ind w:left="0"/>
        <w:jc w:val="center"/>
      </w:pPr>
      <w:r>
        <w:rPr>
          <w:noProof/>
          <w:lang w:val="id-ID" w:eastAsia="id-ID"/>
        </w:rPr>
        <w:lastRenderedPageBreak/>
        <w:drawing>
          <wp:inline distT="0" distB="0" distL="0" distR="0" wp14:anchorId="35DB4A0C" wp14:editId="38B48A5F">
            <wp:extent cx="2466975" cy="3448050"/>
            <wp:effectExtent l="19050" t="19050" r="2857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66975" cy="3448050"/>
                    </a:xfrm>
                    <a:prstGeom prst="rect">
                      <a:avLst/>
                    </a:prstGeom>
                    <a:ln>
                      <a:solidFill>
                        <a:schemeClr val="tx1"/>
                      </a:solidFill>
                    </a:ln>
                  </pic:spPr>
                </pic:pic>
              </a:graphicData>
            </a:graphic>
          </wp:inline>
        </w:drawing>
      </w:r>
    </w:p>
    <w:p w:rsidR="00EC598B" w:rsidRDefault="0064345A" w:rsidP="0064345A">
      <w:pPr>
        <w:pStyle w:val="Caption"/>
        <w:spacing w:line="480" w:lineRule="auto"/>
      </w:pPr>
      <w:bookmarkStart w:id="103" w:name="_Toc65665173"/>
      <w:r>
        <w:t>Gambar 4.</w:t>
      </w:r>
      <w:r w:rsidR="00F926CF">
        <w:fldChar w:fldCharType="begin"/>
      </w:r>
      <w:r w:rsidR="00F926CF">
        <w:instrText xml:space="preserve"> SEQ Gambar_4 \* ARABIC </w:instrText>
      </w:r>
      <w:r w:rsidR="00F926CF">
        <w:fldChar w:fldCharType="separate"/>
      </w:r>
      <w:r w:rsidR="00BE557C">
        <w:rPr>
          <w:noProof/>
        </w:rPr>
        <w:t>5</w:t>
      </w:r>
      <w:r w:rsidR="00F926CF">
        <w:rPr>
          <w:noProof/>
        </w:rPr>
        <w:fldChar w:fldCharType="end"/>
      </w:r>
      <w:r>
        <w:t xml:space="preserve"> Pembuatan Variabel Sensor dan Pendefinisian Pin Mode</w:t>
      </w:r>
      <w:bookmarkEnd w:id="103"/>
    </w:p>
    <w:p w:rsidR="00577E30" w:rsidRDefault="00187C6C" w:rsidP="00577E30">
      <w:pPr>
        <w:pStyle w:val="ListParagraph"/>
        <w:numPr>
          <w:ilvl w:val="0"/>
          <w:numId w:val="32"/>
        </w:numPr>
        <w:tabs>
          <w:tab w:val="left" w:pos="450"/>
        </w:tabs>
        <w:spacing w:after="0"/>
        <w:ind w:left="360"/>
      </w:pPr>
      <w:r>
        <w:t xml:space="preserve">Pebuatan </w:t>
      </w:r>
      <w:r w:rsidR="0008143C">
        <w:t>Fungsi untuk Membaca Sensor</w:t>
      </w:r>
    </w:p>
    <w:p w:rsidR="009624F4" w:rsidRDefault="009624F4" w:rsidP="009624F4">
      <w:pPr>
        <w:pStyle w:val="ListParagraph"/>
        <w:tabs>
          <w:tab w:val="left" w:pos="450"/>
        </w:tabs>
        <w:spacing w:after="0"/>
        <w:ind w:left="0" w:firstLine="450"/>
      </w:pPr>
      <w:r>
        <w:t xml:space="preserve">Fungsi pada program terdiri dari fungsi pembacaan nilai sensor </w:t>
      </w:r>
      <w:r w:rsidR="00C47E83">
        <w:t>kelembapan</w:t>
      </w:r>
      <w:r w:rsidR="00C56552">
        <w:t>, sensor ultrasonik,</w:t>
      </w:r>
      <w:r w:rsidR="00456452">
        <w:t xml:space="preserve"> serta</w:t>
      </w:r>
      <w:r w:rsidR="00C56552">
        <w:t xml:space="preserve"> sensor suhu</w:t>
      </w:r>
      <w:r w:rsidR="00C56552">
        <w:rPr>
          <w:i/>
        </w:rPr>
        <w:t>.</w:t>
      </w:r>
      <w:r w:rsidR="00AC7B2B">
        <w:t xml:space="preserve"> Adapun fungsi untuk</w:t>
      </w:r>
      <w:r w:rsidR="00456452">
        <w:t xml:space="preserve"> membaca nilai sensor suhu</w:t>
      </w:r>
      <w:r w:rsidR="00AC7B2B">
        <w:t xml:space="preserve"> dapat dilihat pada G</w:t>
      </w:r>
      <w:r w:rsidR="00456452">
        <w:t>ambar</w:t>
      </w:r>
      <w:r w:rsidR="00B26916">
        <w:t xml:space="preserve"> 4.6</w:t>
      </w:r>
      <w:r w:rsidR="00456452">
        <w:t xml:space="preserve">, sensor </w:t>
      </w:r>
      <w:r w:rsidR="00C47E83">
        <w:t>kelembapan</w:t>
      </w:r>
      <w:r w:rsidR="00456452">
        <w:t xml:space="preserve"> </w:t>
      </w:r>
      <w:r w:rsidR="00AC7B2B">
        <w:t>pada Gambar</w:t>
      </w:r>
      <w:r w:rsidR="00B26916">
        <w:t xml:space="preserve"> 4.7</w:t>
      </w:r>
      <w:r w:rsidR="00AC7B2B">
        <w:t xml:space="preserve"> sedangkan untuk </w:t>
      </w:r>
      <w:r w:rsidR="00456452">
        <w:t xml:space="preserve">sensor </w:t>
      </w:r>
      <w:r w:rsidR="00AC7B2B">
        <w:t xml:space="preserve">ultrasonik </w:t>
      </w:r>
      <w:r w:rsidR="00456452">
        <w:t xml:space="preserve">ditunjukkan </w:t>
      </w:r>
      <w:r w:rsidR="00AC7B2B">
        <w:t>pada Gambar</w:t>
      </w:r>
      <w:r w:rsidR="0007613E">
        <w:t xml:space="preserve"> 4.</w:t>
      </w:r>
      <w:r w:rsidR="00B26916">
        <w:t>8</w:t>
      </w:r>
      <w:r w:rsidR="00456452">
        <w:t>.</w:t>
      </w:r>
    </w:p>
    <w:p w:rsidR="00456452" w:rsidRDefault="00456452" w:rsidP="0064345A">
      <w:pPr>
        <w:pStyle w:val="ListParagraph"/>
        <w:tabs>
          <w:tab w:val="left" w:pos="450"/>
        </w:tabs>
        <w:spacing w:line="240" w:lineRule="auto"/>
        <w:ind w:left="0"/>
        <w:jc w:val="center"/>
      </w:pPr>
      <w:r>
        <w:rPr>
          <w:noProof/>
          <w:lang w:val="id-ID" w:eastAsia="id-ID"/>
        </w:rPr>
        <w:drawing>
          <wp:inline distT="0" distB="0" distL="0" distR="0" wp14:anchorId="012D3A74" wp14:editId="3F2822BF">
            <wp:extent cx="3686175" cy="638175"/>
            <wp:effectExtent l="19050" t="19050" r="28575"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85591"/>
                    <a:stretch/>
                  </pic:blipFill>
                  <pic:spPr bwMode="auto">
                    <a:xfrm>
                      <a:off x="0" y="0"/>
                      <a:ext cx="3686175" cy="638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C598B" w:rsidRPr="00AC7B2B" w:rsidRDefault="0064345A" w:rsidP="0064345A">
      <w:pPr>
        <w:pStyle w:val="Caption"/>
        <w:spacing w:line="480" w:lineRule="auto"/>
      </w:pPr>
      <w:bookmarkStart w:id="104" w:name="_Toc65665174"/>
      <w:r>
        <w:t>Gambar 4.</w:t>
      </w:r>
      <w:r w:rsidR="00F926CF">
        <w:fldChar w:fldCharType="begin"/>
      </w:r>
      <w:r w:rsidR="00F926CF">
        <w:instrText xml:space="preserve"> SEQ Gambar_4 \* ARABIC </w:instrText>
      </w:r>
      <w:r w:rsidR="00F926CF">
        <w:fldChar w:fldCharType="separate"/>
      </w:r>
      <w:r w:rsidR="00BE557C">
        <w:rPr>
          <w:noProof/>
        </w:rPr>
        <w:t>6</w:t>
      </w:r>
      <w:r w:rsidR="00F926CF">
        <w:rPr>
          <w:noProof/>
        </w:rPr>
        <w:fldChar w:fldCharType="end"/>
      </w:r>
      <w:r>
        <w:t xml:space="preserve"> Fungsi untuk Membaca Sensor Suhu</w:t>
      </w:r>
      <w:bookmarkEnd w:id="104"/>
    </w:p>
    <w:p w:rsidR="00577E30" w:rsidRDefault="00B64E08" w:rsidP="0064345A">
      <w:pPr>
        <w:pStyle w:val="ListParagraph"/>
        <w:tabs>
          <w:tab w:val="left" w:pos="450"/>
        </w:tabs>
        <w:spacing w:line="240" w:lineRule="auto"/>
        <w:ind w:left="0"/>
        <w:jc w:val="center"/>
      </w:pPr>
      <w:r>
        <w:rPr>
          <w:noProof/>
          <w:lang w:val="id-ID" w:eastAsia="id-ID"/>
        </w:rPr>
        <w:lastRenderedPageBreak/>
        <w:drawing>
          <wp:inline distT="0" distB="0" distL="0" distR="0" wp14:anchorId="01C9D27B" wp14:editId="369C7680">
            <wp:extent cx="3419475" cy="2138276"/>
            <wp:effectExtent l="19050" t="19050" r="9525"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47957"/>
                    <a:stretch/>
                  </pic:blipFill>
                  <pic:spPr bwMode="auto">
                    <a:xfrm>
                      <a:off x="0" y="0"/>
                      <a:ext cx="3431302" cy="214567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C598B" w:rsidRDefault="0064345A" w:rsidP="0064345A">
      <w:pPr>
        <w:pStyle w:val="Caption"/>
        <w:spacing w:line="480" w:lineRule="auto"/>
      </w:pPr>
      <w:bookmarkStart w:id="105" w:name="_Toc65665175"/>
      <w:r>
        <w:t>Gambar 4.</w:t>
      </w:r>
      <w:r w:rsidR="00F926CF">
        <w:fldChar w:fldCharType="begin"/>
      </w:r>
      <w:r w:rsidR="00F926CF">
        <w:instrText xml:space="preserve"> SEQ Gambar_4 \* ARABIC </w:instrText>
      </w:r>
      <w:r w:rsidR="00F926CF">
        <w:fldChar w:fldCharType="separate"/>
      </w:r>
      <w:r w:rsidR="00BE557C">
        <w:rPr>
          <w:noProof/>
        </w:rPr>
        <w:t>7</w:t>
      </w:r>
      <w:r w:rsidR="00F926CF">
        <w:rPr>
          <w:noProof/>
        </w:rPr>
        <w:fldChar w:fldCharType="end"/>
      </w:r>
      <w:r>
        <w:t xml:space="preserve"> Fungsi untuk Membaca Sensor </w:t>
      </w:r>
      <w:r w:rsidR="00C47E83">
        <w:t>Kelembapan</w:t>
      </w:r>
      <w:bookmarkEnd w:id="105"/>
    </w:p>
    <w:p w:rsidR="00B64E08" w:rsidRDefault="00456452" w:rsidP="0064345A">
      <w:pPr>
        <w:pStyle w:val="ListParagraph"/>
        <w:tabs>
          <w:tab w:val="left" w:pos="450"/>
        </w:tabs>
        <w:spacing w:line="240" w:lineRule="auto"/>
        <w:ind w:left="0"/>
        <w:jc w:val="center"/>
      </w:pPr>
      <w:r>
        <w:rPr>
          <w:noProof/>
          <w:lang w:val="id-ID" w:eastAsia="id-ID"/>
        </w:rPr>
        <w:drawing>
          <wp:inline distT="0" distB="0" distL="0" distR="0" wp14:anchorId="2614F977" wp14:editId="0DB3238C">
            <wp:extent cx="2838450" cy="2749191"/>
            <wp:effectExtent l="19050" t="19050" r="19050" b="133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41786" cy="2752422"/>
                    </a:xfrm>
                    <a:prstGeom prst="rect">
                      <a:avLst/>
                    </a:prstGeom>
                    <a:ln>
                      <a:solidFill>
                        <a:schemeClr val="tx1"/>
                      </a:solidFill>
                    </a:ln>
                  </pic:spPr>
                </pic:pic>
              </a:graphicData>
            </a:graphic>
          </wp:inline>
        </w:drawing>
      </w:r>
    </w:p>
    <w:p w:rsidR="00EC598B" w:rsidRDefault="0064345A" w:rsidP="0064345A">
      <w:pPr>
        <w:pStyle w:val="Caption"/>
        <w:spacing w:line="480" w:lineRule="auto"/>
      </w:pPr>
      <w:bookmarkStart w:id="106" w:name="_Toc65665176"/>
      <w:r>
        <w:t>Gambar 4.</w:t>
      </w:r>
      <w:r w:rsidR="00F926CF">
        <w:fldChar w:fldCharType="begin"/>
      </w:r>
      <w:r w:rsidR="00F926CF">
        <w:instrText xml:space="preserve"> SEQ Gambar_4 \* ARABIC </w:instrText>
      </w:r>
      <w:r w:rsidR="00F926CF">
        <w:fldChar w:fldCharType="separate"/>
      </w:r>
      <w:r w:rsidR="00BE557C">
        <w:rPr>
          <w:noProof/>
        </w:rPr>
        <w:t>8</w:t>
      </w:r>
      <w:r w:rsidR="00F926CF">
        <w:rPr>
          <w:noProof/>
        </w:rPr>
        <w:fldChar w:fldCharType="end"/>
      </w:r>
      <w:r>
        <w:t xml:space="preserve"> Fungsi untuk Membaca Sensor Ultrasonik</w:t>
      </w:r>
      <w:bookmarkEnd w:id="106"/>
    </w:p>
    <w:p w:rsidR="00187C6C" w:rsidRDefault="00187C6C" w:rsidP="00577E30">
      <w:pPr>
        <w:pStyle w:val="ListParagraph"/>
        <w:numPr>
          <w:ilvl w:val="0"/>
          <w:numId w:val="32"/>
        </w:numPr>
        <w:tabs>
          <w:tab w:val="left" w:pos="450"/>
        </w:tabs>
        <w:spacing w:after="0"/>
        <w:ind w:left="360"/>
      </w:pPr>
      <w:r>
        <w:t xml:space="preserve">Pembuatan Fungsi </w:t>
      </w:r>
      <w:r w:rsidRPr="00187C6C">
        <w:rPr>
          <w:i/>
        </w:rPr>
        <w:t>Publish</w:t>
      </w:r>
      <w:r>
        <w:t xml:space="preserve"> Data</w:t>
      </w:r>
    </w:p>
    <w:p w:rsidR="00EC598B" w:rsidRPr="00882197" w:rsidRDefault="00EC598B" w:rsidP="00EC598B">
      <w:pPr>
        <w:pStyle w:val="ListParagraph"/>
        <w:tabs>
          <w:tab w:val="left" w:pos="450"/>
        </w:tabs>
        <w:spacing w:after="0"/>
        <w:ind w:left="0" w:firstLine="450"/>
      </w:pPr>
      <w:r>
        <w:t xml:space="preserve">Pada fungsi </w:t>
      </w:r>
      <w:r>
        <w:rPr>
          <w:i/>
        </w:rPr>
        <w:t xml:space="preserve">publish </w:t>
      </w:r>
      <w:r>
        <w:t>data</w:t>
      </w:r>
      <w:r w:rsidR="00E47588">
        <w:t xml:space="preserve"> yakni mqtt_send() dan </w:t>
      </w:r>
      <w:r w:rsidR="00E47588" w:rsidRPr="00E47588">
        <w:t>mqtt_tank_temp()</w:t>
      </w:r>
      <w:r>
        <w:t xml:space="preserve"> dil</w:t>
      </w:r>
      <w:r w:rsidR="00E47588">
        <w:t>akukan proses pembuatan</w:t>
      </w:r>
      <w:r>
        <w:t xml:space="preserve"> topic </w:t>
      </w:r>
      <w:r w:rsidR="00E47588">
        <w:t xml:space="preserve">serta </w:t>
      </w:r>
      <w:r w:rsidR="00E47588">
        <w:rPr>
          <w:i/>
        </w:rPr>
        <w:t xml:space="preserve">publish </w:t>
      </w:r>
      <w:r w:rsidR="00E47588">
        <w:t xml:space="preserve">data </w:t>
      </w:r>
      <w:r>
        <w:t>nilai sensor-sensor ke Raspberry Pi</w:t>
      </w:r>
      <w:r w:rsidR="00CA742D">
        <w:t xml:space="preserve"> untuk</w:t>
      </w:r>
      <w:r>
        <w:t xml:space="preserve"> divisualisasikan.</w:t>
      </w:r>
      <w:r w:rsidR="00882197">
        <w:t xml:space="preserve"> Gambar 4.</w:t>
      </w:r>
      <w:r w:rsidR="00497AE7">
        <w:t>9</w:t>
      </w:r>
      <w:r w:rsidR="00882197">
        <w:t xml:space="preserve"> </w:t>
      </w:r>
      <w:r w:rsidR="00497AE7">
        <w:t>m</w:t>
      </w:r>
      <w:r w:rsidR="00882197">
        <w:t xml:space="preserve">enunjukkan fungsi </w:t>
      </w:r>
      <w:r w:rsidR="00882197">
        <w:rPr>
          <w:i/>
        </w:rPr>
        <w:t xml:space="preserve">publish </w:t>
      </w:r>
      <w:r w:rsidR="00882197">
        <w:t>data.</w:t>
      </w:r>
    </w:p>
    <w:p w:rsidR="00A06937" w:rsidRDefault="00A06937" w:rsidP="00D72718">
      <w:pPr>
        <w:pStyle w:val="ListParagraph"/>
        <w:tabs>
          <w:tab w:val="left" w:pos="450"/>
        </w:tabs>
        <w:spacing w:line="240" w:lineRule="auto"/>
        <w:ind w:left="0"/>
        <w:jc w:val="center"/>
      </w:pPr>
      <w:r>
        <w:rPr>
          <w:noProof/>
          <w:lang w:val="id-ID" w:eastAsia="id-ID"/>
        </w:rPr>
        <w:lastRenderedPageBreak/>
        <w:drawing>
          <wp:inline distT="0" distB="0" distL="0" distR="0" wp14:anchorId="2C67791E" wp14:editId="189E43C6">
            <wp:extent cx="3400425" cy="1929741"/>
            <wp:effectExtent l="19050" t="19050" r="9525"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06277" cy="1933062"/>
                    </a:xfrm>
                    <a:prstGeom prst="rect">
                      <a:avLst/>
                    </a:prstGeom>
                    <a:ln>
                      <a:solidFill>
                        <a:schemeClr val="tx1"/>
                      </a:solidFill>
                    </a:ln>
                  </pic:spPr>
                </pic:pic>
              </a:graphicData>
            </a:graphic>
          </wp:inline>
        </w:drawing>
      </w:r>
    </w:p>
    <w:p w:rsidR="00FA2044" w:rsidRPr="0064345A" w:rsidRDefault="0064345A" w:rsidP="00D72718">
      <w:pPr>
        <w:pStyle w:val="Caption"/>
        <w:spacing w:line="480" w:lineRule="auto"/>
      </w:pPr>
      <w:bookmarkStart w:id="107" w:name="_Toc65665177"/>
      <w:r>
        <w:t>Gambar 4.</w:t>
      </w:r>
      <w:r w:rsidR="00F926CF">
        <w:fldChar w:fldCharType="begin"/>
      </w:r>
      <w:r w:rsidR="00F926CF">
        <w:instrText xml:space="preserve"> SEQ Gambar_4 \* ARABIC </w:instrText>
      </w:r>
      <w:r w:rsidR="00F926CF">
        <w:fldChar w:fldCharType="separate"/>
      </w:r>
      <w:r w:rsidR="00BE557C">
        <w:rPr>
          <w:noProof/>
        </w:rPr>
        <w:t>9</w:t>
      </w:r>
      <w:r w:rsidR="00F926CF">
        <w:rPr>
          <w:noProof/>
        </w:rPr>
        <w:fldChar w:fldCharType="end"/>
      </w:r>
      <w:r>
        <w:t xml:space="preserve"> Fungsi </w:t>
      </w:r>
      <w:r>
        <w:rPr>
          <w:i/>
        </w:rPr>
        <w:t xml:space="preserve">Publish </w:t>
      </w:r>
      <w:r>
        <w:t>Data</w:t>
      </w:r>
      <w:bookmarkEnd w:id="107"/>
    </w:p>
    <w:p w:rsidR="00577E30" w:rsidRDefault="00B64E08" w:rsidP="00577E30">
      <w:pPr>
        <w:pStyle w:val="ListParagraph"/>
        <w:numPr>
          <w:ilvl w:val="0"/>
          <w:numId w:val="32"/>
        </w:numPr>
        <w:tabs>
          <w:tab w:val="left" w:pos="450"/>
        </w:tabs>
        <w:spacing w:after="0"/>
        <w:ind w:left="360"/>
      </w:pPr>
      <w:r>
        <w:t>Pemanggilan Fungsi</w:t>
      </w:r>
    </w:p>
    <w:p w:rsidR="0051765A" w:rsidRPr="000D1052" w:rsidRDefault="0051765A" w:rsidP="000D1052">
      <w:pPr>
        <w:pStyle w:val="ListParagraph"/>
        <w:tabs>
          <w:tab w:val="left" w:pos="450"/>
        </w:tabs>
        <w:spacing w:after="0"/>
        <w:ind w:left="0" w:firstLine="450"/>
      </w:pPr>
      <w:r>
        <w:t xml:space="preserve">Pemanggilan fungsi </w:t>
      </w:r>
      <w:r w:rsidR="000D1052">
        <w:t xml:space="preserve">dilakukan untuk menjalankan semua fungsi yang ada, baik fungsi pembacaan nilai sensor maupun fungsi untuk </w:t>
      </w:r>
      <w:r w:rsidR="000D1052">
        <w:rPr>
          <w:i/>
        </w:rPr>
        <w:t>publish</w:t>
      </w:r>
      <w:r w:rsidR="000D1052">
        <w:t xml:space="preserve"> data. Selain itu</w:t>
      </w:r>
      <w:r w:rsidR="002A4CC5">
        <w:t>,</w:t>
      </w:r>
      <w:r w:rsidR="000D1052">
        <w:t xml:space="preserve"> juga t</w:t>
      </w:r>
      <w:r w:rsidR="00B06842">
        <w:t>erdapat program untuk menghidupkan</w:t>
      </w:r>
      <w:r w:rsidR="000D1052">
        <w:t xml:space="preserve"> dan mematikan solenoid </w:t>
      </w:r>
      <w:r w:rsidR="000D1052">
        <w:rPr>
          <w:i/>
        </w:rPr>
        <w:t xml:space="preserve">valve </w:t>
      </w:r>
      <w:r w:rsidR="000D1052">
        <w:t>untuk penyiraman tanaman. Gambar</w:t>
      </w:r>
      <w:r w:rsidR="001A20BF">
        <w:t xml:space="preserve"> 4.10</w:t>
      </w:r>
      <w:r w:rsidR="000A570E">
        <w:t xml:space="preserve"> </w:t>
      </w:r>
      <w:r w:rsidR="000D1052">
        <w:t xml:space="preserve">menunjukkan </w:t>
      </w:r>
      <w:r w:rsidR="000D1052" w:rsidRPr="00D72718">
        <w:rPr>
          <w:i/>
        </w:rPr>
        <w:t>Script</w:t>
      </w:r>
      <w:r w:rsidR="000D1052">
        <w:t xml:space="preserve"> untuk memanggil fungsi</w:t>
      </w:r>
      <w:r w:rsidR="00850A0C">
        <w:t xml:space="preserve"> yang telah dibuat</w:t>
      </w:r>
      <w:r w:rsidR="000D1052">
        <w:t>.</w:t>
      </w:r>
    </w:p>
    <w:p w:rsidR="00B64E08" w:rsidRDefault="00B64E08" w:rsidP="00A600D3">
      <w:pPr>
        <w:pStyle w:val="ListParagraph"/>
        <w:tabs>
          <w:tab w:val="left" w:pos="450"/>
        </w:tabs>
        <w:spacing w:line="240" w:lineRule="auto"/>
        <w:ind w:left="0"/>
        <w:jc w:val="center"/>
      </w:pPr>
      <w:r>
        <w:rPr>
          <w:noProof/>
          <w:lang w:val="id-ID" w:eastAsia="id-ID"/>
        </w:rPr>
        <w:drawing>
          <wp:inline distT="0" distB="0" distL="0" distR="0" wp14:anchorId="0A9ACE89" wp14:editId="6FF21BCF">
            <wp:extent cx="2695575" cy="3028950"/>
            <wp:effectExtent l="19050" t="19050" r="2857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95575" cy="3028950"/>
                    </a:xfrm>
                    <a:prstGeom prst="rect">
                      <a:avLst/>
                    </a:prstGeom>
                    <a:ln>
                      <a:solidFill>
                        <a:schemeClr val="tx1"/>
                      </a:solidFill>
                    </a:ln>
                  </pic:spPr>
                </pic:pic>
              </a:graphicData>
            </a:graphic>
          </wp:inline>
        </w:drawing>
      </w:r>
    </w:p>
    <w:p w:rsidR="00635059" w:rsidRDefault="00D72718" w:rsidP="00D72718">
      <w:pPr>
        <w:pStyle w:val="Caption"/>
        <w:spacing w:line="480" w:lineRule="auto"/>
      </w:pPr>
      <w:bookmarkStart w:id="108" w:name="_Toc65665178"/>
      <w:r>
        <w:t>Gambar 4.</w:t>
      </w:r>
      <w:r w:rsidR="00F926CF">
        <w:fldChar w:fldCharType="begin"/>
      </w:r>
      <w:r w:rsidR="00F926CF">
        <w:instrText xml:space="preserve"> SEQ Gambar_4 \* ARABIC </w:instrText>
      </w:r>
      <w:r w:rsidR="00F926CF">
        <w:fldChar w:fldCharType="separate"/>
      </w:r>
      <w:r w:rsidR="00BE557C">
        <w:rPr>
          <w:noProof/>
        </w:rPr>
        <w:t>10</w:t>
      </w:r>
      <w:r w:rsidR="00F926CF">
        <w:rPr>
          <w:noProof/>
        </w:rPr>
        <w:fldChar w:fldCharType="end"/>
      </w:r>
      <w:r>
        <w:t xml:space="preserve"> </w:t>
      </w:r>
      <w:r>
        <w:rPr>
          <w:i/>
        </w:rPr>
        <w:t xml:space="preserve">Script </w:t>
      </w:r>
      <w:r>
        <w:t>untuk Memanggil Fungsi</w:t>
      </w:r>
      <w:bookmarkEnd w:id="108"/>
    </w:p>
    <w:p w:rsidR="00F40D09" w:rsidRDefault="00F40D09" w:rsidP="00F40D09">
      <w:pPr>
        <w:pStyle w:val="ListParagraph"/>
        <w:numPr>
          <w:ilvl w:val="0"/>
          <w:numId w:val="30"/>
        </w:numPr>
        <w:tabs>
          <w:tab w:val="left" w:pos="450"/>
        </w:tabs>
        <w:spacing w:after="0"/>
        <w:ind w:left="360"/>
      </w:pPr>
      <w:r>
        <w:lastRenderedPageBreak/>
        <w:t>Penerapan Program ke Raspberry Pi</w:t>
      </w:r>
    </w:p>
    <w:p w:rsidR="00F40D09" w:rsidRDefault="00F40D09" w:rsidP="00F40D09">
      <w:pPr>
        <w:pStyle w:val="ListParagraph"/>
        <w:numPr>
          <w:ilvl w:val="0"/>
          <w:numId w:val="31"/>
        </w:numPr>
        <w:tabs>
          <w:tab w:val="left" w:pos="450"/>
        </w:tabs>
        <w:spacing w:after="0"/>
        <w:ind w:left="360"/>
      </w:pPr>
      <w:r>
        <w:t>Subscribe Data</w:t>
      </w:r>
    </w:p>
    <w:p w:rsidR="00F40D09" w:rsidRDefault="00F40D09" w:rsidP="00F40D09">
      <w:pPr>
        <w:pStyle w:val="ListParagraph"/>
        <w:numPr>
          <w:ilvl w:val="0"/>
          <w:numId w:val="31"/>
        </w:numPr>
        <w:tabs>
          <w:tab w:val="left" w:pos="450"/>
        </w:tabs>
        <w:spacing w:after="0"/>
        <w:ind w:left="360"/>
      </w:pPr>
      <w:r>
        <w:t>Visualisasi Data</w:t>
      </w:r>
    </w:p>
    <w:p w:rsidR="00F42F4F" w:rsidRDefault="00F42F4F" w:rsidP="00F42F4F">
      <w:pPr>
        <w:pStyle w:val="ListParagraph"/>
        <w:tabs>
          <w:tab w:val="left" w:pos="450"/>
        </w:tabs>
        <w:spacing w:after="0"/>
        <w:ind w:left="0" w:firstLine="450"/>
      </w:pPr>
      <w:r>
        <w:t>Proses visualisasi data dilakukan untuk mempresentasikan atau menampilkan data dari sensor yang telah di</w:t>
      </w:r>
      <w:r w:rsidRPr="00F42F4F">
        <w:rPr>
          <w:i/>
        </w:rPr>
        <w:t>-subscribe</w:t>
      </w:r>
      <w:r>
        <w:t xml:space="preserve"> oleh mikrokontroller Raspberry Pi. Data tersebut ditampilkan dalam bentuk diagram dan grafik</w:t>
      </w:r>
      <w:r w:rsidR="00DC3914">
        <w:t xml:space="preserve"> untuk keperluan monitoring pertanian. Adapun bagian dari web monitoring tersebut terdiri dari:</w:t>
      </w:r>
    </w:p>
    <w:p w:rsidR="00DC3914" w:rsidRPr="00FF660E" w:rsidRDefault="00DC3914" w:rsidP="00DC3914">
      <w:pPr>
        <w:pStyle w:val="ListParagraph"/>
        <w:numPr>
          <w:ilvl w:val="0"/>
          <w:numId w:val="43"/>
        </w:numPr>
        <w:tabs>
          <w:tab w:val="left" w:pos="450"/>
        </w:tabs>
        <w:spacing w:after="0"/>
        <w:ind w:left="450" w:hanging="450"/>
      </w:pPr>
      <w:r>
        <w:rPr>
          <w:i/>
        </w:rPr>
        <w:t>Menu Dashboard</w:t>
      </w:r>
      <w:r w:rsidR="00FF660E">
        <w:rPr>
          <w:i/>
        </w:rPr>
        <w:t>s</w:t>
      </w:r>
    </w:p>
    <w:p w:rsidR="00FF660E" w:rsidRPr="00FF660E" w:rsidRDefault="00FF660E" w:rsidP="00FF660E">
      <w:pPr>
        <w:pStyle w:val="ListParagraph"/>
        <w:spacing w:after="0"/>
        <w:ind w:left="0" w:firstLine="450"/>
      </w:pPr>
      <w:r>
        <w:rPr>
          <w:i/>
        </w:rPr>
        <w:t>Menu dashboards</w:t>
      </w:r>
      <w:r>
        <w:t xml:space="preserve"> menampilakan informasi tanggal hari ini, suhu lingkungan pertanian, persentasi isi tangki air, tingkat </w:t>
      </w:r>
      <w:r w:rsidR="00C47E83">
        <w:t>kelembapan</w:t>
      </w:r>
      <w:r>
        <w:t xml:space="preserve"> media tanam tiap susunan rak, tinggi tanaman tiap susunan rak, tanggal prediksi panen tanaman, serta informasi apakah penyiraman dalam keadaan </w:t>
      </w:r>
      <w:r>
        <w:rPr>
          <w:i/>
        </w:rPr>
        <w:t xml:space="preserve">on </w:t>
      </w:r>
      <w:r>
        <w:t xml:space="preserve">atau </w:t>
      </w:r>
      <w:r>
        <w:rPr>
          <w:i/>
        </w:rPr>
        <w:t>off</w:t>
      </w:r>
      <w:r>
        <w:t xml:space="preserve">. Tampilan dari </w:t>
      </w:r>
      <w:r>
        <w:rPr>
          <w:i/>
        </w:rPr>
        <w:t xml:space="preserve">menu dashboards </w:t>
      </w:r>
      <w:r>
        <w:t xml:space="preserve">ini ditunjukkan pada Gambar </w:t>
      </w:r>
      <w:r w:rsidR="009F4589">
        <w:t>4.11.</w:t>
      </w:r>
    </w:p>
    <w:p w:rsidR="00FF660E" w:rsidRDefault="00FF660E" w:rsidP="006F40CF">
      <w:pPr>
        <w:pStyle w:val="ListParagraph"/>
        <w:tabs>
          <w:tab w:val="left" w:pos="450"/>
        </w:tabs>
        <w:spacing w:line="240" w:lineRule="auto"/>
        <w:ind w:left="450" w:hanging="450"/>
        <w:jc w:val="center"/>
      </w:pPr>
      <w:r>
        <w:rPr>
          <w:noProof/>
          <w:lang w:val="id-ID" w:eastAsia="id-ID"/>
        </w:rPr>
        <w:drawing>
          <wp:inline distT="0" distB="0" distL="0" distR="0">
            <wp:extent cx="5040630" cy="2691442"/>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shboard.PNG"/>
                    <pic:cNvPicPr/>
                  </pic:nvPicPr>
                  <pic:blipFill rotWithShape="1">
                    <a:blip r:embed="rId29" cstate="print">
                      <a:extLst>
                        <a:ext uri="{28A0092B-C50C-407E-A947-70E740481C1C}">
                          <a14:useLocalDpi xmlns:a14="http://schemas.microsoft.com/office/drawing/2010/main" val="0"/>
                        </a:ext>
                      </a:extLst>
                    </a:blip>
                    <a:srcRect b="5307"/>
                    <a:stretch/>
                  </pic:blipFill>
                  <pic:spPr bwMode="auto">
                    <a:xfrm>
                      <a:off x="0" y="0"/>
                      <a:ext cx="5040630" cy="2691442"/>
                    </a:xfrm>
                    <a:prstGeom prst="rect">
                      <a:avLst/>
                    </a:prstGeom>
                    <a:ln>
                      <a:noFill/>
                    </a:ln>
                    <a:extLst>
                      <a:ext uri="{53640926-AAD7-44D8-BBD7-CCE9431645EC}">
                        <a14:shadowObscured xmlns:a14="http://schemas.microsoft.com/office/drawing/2010/main"/>
                      </a:ext>
                    </a:extLst>
                  </pic:spPr>
                </pic:pic>
              </a:graphicData>
            </a:graphic>
          </wp:inline>
        </w:drawing>
      </w:r>
    </w:p>
    <w:p w:rsidR="009F4589" w:rsidRDefault="009F4589" w:rsidP="006F40CF">
      <w:pPr>
        <w:pStyle w:val="Caption"/>
        <w:spacing w:line="480" w:lineRule="auto"/>
        <w:rPr>
          <w:i/>
        </w:rPr>
      </w:pPr>
      <w:r>
        <w:t>Gambar 4.</w:t>
      </w:r>
      <w:r w:rsidR="00F926CF">
        <w:fldChar w:fldCharType="begin"/>
      </w:r>
      <w:r w:rsidR="00F926CF">
        <w:instrText xml:space="preserve"> SEQ Gambar_4 \* ARABIC </w:instrText>
      </w:r>
      <w:r w:rsidR="00F926CF">
        <w:fldChar w:fldCharType="separate"/>
      </w:r>
      <w:r w:rsidR="00BE557C">
        <w:rPr>
          <w:noProof/>
        </w:rPr>
        <w:t>11</w:t>
      </w:r>
      <w:r w:rsidR="00F926CF">
        <w:rPr>
          <w:noProof/>
        </w:rPr>
        <w:fldChar w:fldCharType="end"/>
      </w:r>
      <w:r>
        <w:t xml:space="preserve"> Tampilan </w:t>
      </w:r>
      <w:r>
        <w:rPr>
          <w:i/>
        </w:rPr>
        <w:t>Menu Dashboards</w:t>
      </w:r>
    </w:p>
    <w:p w:rsidR="006F40CF" w:rsidRPr="006F40CF" w:rsidRDefault="006F40CF" w:rsidP="006F40CF"/>
    <w:p w:rsidR="00DC3914" w:rsidRPr="006F40CF" w:rsidRDefault="00DC3914" w:rsidP="00DC3914">
      <w:pPr>
        <w:pStyle w:val="ListParagraph"/>
        <w:numPr>
          <w:ilvl w:val="0"/>
          <w:numId w:val="43"/>
        </w:numPr>
        <w:tabs>
          <w:tab w:val="left" w:pos="450"/>
        </w:tabs>
        <w:spacing w:after="0"/>
        <w:ind w:left="450" w:hanging="450"/>
      </w:pPr>
      <w:r>
        <w:rPr>
          <w:i/>
        </w:rPr>
        <w:lastRenderedPageBreak/>
        <w:t>Menu Graphic</w:t>
      </w:r>
    </w:p>
    <w:p w:rsidR="006F40CF" w:rsidRPr="009B3CBD" w:rsidRDefault="006F40CF" w:rsidP="006F40CF">
      <w:pPr>
        <w:pStyle w:val="ListParagraph"/>
        <w:spacing w:after="0"/>
        <w:ind w:left="0" w:firstLine="450"/>
      </w:pPr>
      <w:r>
        <w:rPr>
          <w:i/>
        </w:rPr>
        <w:t>Menu Graphic</w:t>
      </w:r>
      <w:r>
        <w:t xml:space="preserve"> menampilkan informasi tanggal hari ini, suhu lingkungan pertanian, persentasi isi tangki air, serta grafik </w:t>
      </w:r>
      <w:r w:rsidR="00C47E83">
        <w:t>kelembapan</w:t>
      </w:r>
      <w:r>
        <w:t xml:space="preserve"> dan tinggi tanaman tiap susunan rak</w:t>
      </w:r>
      <w:r w:rsidR="009B3CBD">
        <w:t xml:space="preserve"> dengan perubahan waktu setiap 5 detik. Tampilan dari </w:t>
      </w:r>
      <w:r w:rsidR="009B3CBD">
        <w:rPr>
          <w:i/>
        </w:rPr>
        <w:t xml:space="preserve">Menu Graphic </w:t>
      </w:r>
      <w:r w:rsidR="009B3CBD">
        <w:t>ditunjukkan pada Gambar 4.12.</w:t>
      </w:r>
    </w:p>
    <w:p w:rsidR="006F40CF" w:rsidRDefault="006F40CF" w:rsidP="006F40CF">
      <w:pPr>
        <w:pStyle w:val="ListParagraph"/>
        <w:spacing w:after="0"/>
        <w:ind w:left="0"/>
      </w:pPr>
      <w:r>
        <w:rPr>
          <w:noProof/>
          <w:lang w:val="id-ID" w:eastAsia="id-ID"/>
        </w:rPr>
        <w:drawing>
          <wp:inline distT="0" distB="0" distL="0" distR="0">
            <wp:extent cx="5040448" cy="27051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png"/>
                    <pic:cNvPicPr/>
                  </pic:nvPicPr>
                  <pic:blipFill rotWithShape="1">
                    <a:blip r:embed="rId30" cstate="print">
                      <a:extLst>
                        <a:ext uri="{28A0092B-C50C-407E-A947-70E740481C1C}">
                          <a14:useLocalDpi xmlns:a14="http://schemas.microsoft.com/office/drawing/2010/main" val="0"/>
                        </a:ext>
                      </a:extLst>
                    </a:blip>
                    <a:srcRect b="4545"/>
                    <a:stretch/>
                  </pic:blipFill>
                  <pic:spPr bwMode="auto">
                    <a:xfrm>
                      <a:off x="0" y="0"/>
                      <a:ext cx="5040630" cy="2705198"/>
                    </a:xfrm>
                    <a:prstGeom prst="rect">
                      <a:avLst/>
                    </a:prstGeom>
                    <a:ln>
                      <a:noFill/>
                    </a:ln>
                    <a:extLst>
                      <a:ext uri="{53640926-AAD7-44D8-BBD7-CCE9431645EC}">
                        <a14:shadowObscured xmlns:a14="http://schemas.microsoft.com/office/drawing/2010/main"/>
                      </a:ext>
                    </a:extLst>
                  </pic:spPr>
                </pic:pic>
              </a:graphicData>
            </a:graphic>
          </wp:inline>
        </w:drawing>
      </w:r>
    </w:p>
    <w:p w:rsidR="008C7314" w:rsidRPr="008C7314" w:rsidRDefault="008C7314" w:rsidP="008C7314">
      <w:pPr>
        <w:pStyle w:val="Caption"/>
        <w:rPr>
          <w:i/>
        </w:rPr>
      </w:pPr>
      <w:r>
        <w:t>Gambar 4.</w:t>
      </w:r>
      <w:r w:rsidR="00F926CF">
        <w:fldChar w:fldCharType="begin"/>
      </w:r>
      <w:r w:rsidR="00F926CF">
        <w:instrText xml:space="preserve"> SEQ Gambar_4 \* ARABIC </w:instrText>
      </w:r>
      <w:r w:rsidR="00F926CF">
        <w:fldChar w:fldCharType="separate"/>
      </w:r>
      <w:r w:rsidR="00BE557C">
        <w:rPr>
          <w:noProof/>
        </w:rPr>
        <w:t>12</w:t>
      </w:r>
      <w:r w:rsidR="00F926CF">
        <w:rPr>
          <w:noProof/>
        </w:rPr>
        <w:fldChar w:fldCharType="end"/>
      </w:r>
      <w:r>
        <w:t xml:space="preserve"> Tampilan </w:t>
      </w:r>
      <w:r>
        <w:rPr>
          <w:i/>
        </w:rPr>
        <w:t>Menu Graphic</w:t>
      </w:r>
    </w:p>
    <w:p w:rsidR="00DC3914" w:rsidRPr="00AE356B" w:rsidRDefault="00DC3914" w:rsidP="00DC3914">
      <w:pPr>
        <w:pStyle w:val="ListParagraph"/>
        <w:numPr>
          <w:ilvl w:val="0"/>
          <w:numId w:val="43"/>
        </w:numPr>
        <w:tabs>
          <w:tab w:val="left" w:pos="450"/>
        </w:tabs>
        <w:spacing w:after="0"/>
        <w:ind w:left="450" w:hanging="450"/>
      </w:pPr>
      <w:r>
        <w:rPr>
          <w:i/>
        </w:rPr>
        <w:t>Menu Report</w:t>
      </w:r>
    </w:p>
    <w:p w:rsidR="00AE356B" w:rsidRDefault="00AE356B" w:rsidP="00AE356B">
      <w:pPr>
        <w:pStyle w:val="ListParagraph"/>
        <w:tabs>
          <w:tab w:val="left" w:pos="360"/>
        </w:tabs>
        <w:spacing w:after="0"/>
        <w:ind w:left="0" w:firstLine="450"/>
      </w:pPr>
      <w:r>
        <w:rPr>
          <w:i/>
        </w:rPr>
        <w:t xml:space="preserve">Menu Report </w:t>
      </w:r>
      <w:r>
        <w:t xml:space="preserve">menampilkan </w:t>
      </w:r>
      <w:r>
        <w:rPr>
          <w:i/>
        </w:rPr>
        <w:t>reords</w:t>
      </w:r>
      <w:r>
        <w:t xml:space="preserve"> data dalam bentuk tabel yang terdiri dari waktu, tinggi tanaman, nilai </w:t>
      </w:r>
      <w:r w:rsidR="00C47E83">
        <w:t>kelembapan</w:t>
      </w:r>
      <w:r>
        <w:t xml:space="preserve"> media tanam, keterangan penyiraman, suhu lingkungan, serta persentasi isi tangki air. Data sensor ditampilkan</w:t>
      </w:r>
      <w:r w:rsidR="00990AF6">
        <w:t xml:space="preserve"> berdasarkan susunan rak</w:t>
      </w:r>
      <w:r>
        <w:t xml:space="preserve">. Pada </w:t>
      </w:r>
      <w:r>
        <w:rPr>
          <w:i/>
        </w:rPr>
        <w:t xml:space="preserve">menu report </w:t>
      </w:r>
      <w:r>
        <w:t xml:space="preserve">juga terdapat tombol untuk medownload data </w:t>
      </w:r>
      <w:r w:rsidRPr="00AE356B">
        <w:rPr>
          <w:i/>
        </w:rPr>
        <w:t>report</w:t>
      </w:r>
      <w:r>
        <w:t>.</w:t>
      </w:r>
      <w:r w:rsidR="007D43DE">
        <w:t xml:space="preserve"> Adapun tampilkan dari </w:t>
      </w:r>
      <w:r w:rsidR="007D43DE">
        <w:rPr>
          <w:i/>
        </w:rPr>
        <w:t xml:space="preserve">menu report </w:t>
      </w:r>
      <w:r w:rsidR="007D43DE">
        <w:t>ini ditunjukkan pada Gambar 4.13.</w:t>
      </w:r>
      <w:r>
        <w:t xml:space="preserve"> </w:t>
      </w:r>
    </w:p>
    <w:p w:rsidR="00B15CD6" w:rsidRDefault="00B15CD6" w:rsidP="00B15CD6">
      <w:pPr>
        <w:pStyle w:val="ListParagraph"/>
        <w:tabs>
          <w:tab w:val="left" w:pos="360"/>
        </w:tabs>
        <w:spacing w:after="0"/>
        <w:ind w:left="0"/>
        <w:jc w:val="center"/>
      </w:pPr>
      <w:r>
        <w:rPr>
          <w:noProof/>
          <w:lang w:val="id-ID" w:eastAsia="id-ID"/>
        </w:rPr>
        <w:lastRenderedPageBreak/>
        <w:drawing>
          <wp:inline distT="0" distB="0" distL="0" distR="0" wp14:anchorId="269689E6" wp14:editId="066E673A">
            <wp:extent cx="5040630" cy="2683565"/>
            <wp:effectExtent l="0" t="0" r="762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5308"/>
                    <a:stretch/>
                  </pic:blipFill>
                  <pic:spPr bwMode="auto">
                    <a:xfrm>
                      <a:off x="0" y="0"/>
                      <a:ext cx="5040630" cy="2683565"/>
                    </a:xfrm>
                    <a:prstGeom prst="rect">
                      <a:avLst/>
                    </a:prstGeom>
                    <a:ln>
                      <a:noFill/>
                    </a:ln>
                    <a:extLst>
                      <a:ext uri="{53640926-AAD7-44D8-BBD7-CCE9431645EC}">
                        <a14:shadowObscured xmlns:a14="http://schemas.microsoft.com/office/drawing/2010/main"/>
                      </a:ext>
                    </a:extLst>
                  </pic:spPr>
                </pic:pic>
              </a:graphicData>
            </a:graphic>
          </wp:inline>
        </w:drawing>
      </w:r>
    </w:p>
    <w:p w:rsidR="00BE557C" w:rsidRDefault="00BE557C" w:rsidP="00BE557C">
      <w:pPr>
        <w:pStyle w:val="Caption"/>
        <w:rPr>
          <w:i/>
        </w:rPr>
      </w:pPr>
      <w:r>
        <w:t>Gambar 4.</w:t>
      </w:r>
      <w:r w:rsidR="00F926CF">
        <w:fldChar w:fldCharType="begin"/>
      </w:r>
      <w:r w:rsidR="00F926CF">
        <w:instrText xml:space="preserve"> SEQ Gambar_4 \* ARABIC </w:instrText>
      </w:r>
      <w:r w:rsidR="00F926CF">
        <w:fldChar w:fldCharType="separate"/>
      </w:r>
      <w:r>
        <w:rPr>
          <w:noProof/>
        </w:rPr>
        <w:t>13</w:t>
      </w:r>
      <w:r w:rsidR="00F926CF">
        <w:rPr>
          <w:noProof/>
        </w:rPr>
        <w:fldChar w:fldCharType="end"/>
      </w:r>
      <w:r>
        <w:t xml:space="preserve"> Tampilan </w:t>
      </w:r>
      <w:r>
        <w:rPr>
          <w:i/>
        </w:rPr>
        <w:t>Menu Report</w:t>
      </w:r>
    </w:p>
    <w:p w:rsidR="00990AF6" w:rsidRPr="00990AF6" w:rsidRDefault="00990AF6" w:rsidP="00990AF6">
      <w:pPr>
        <w:pStyle w:val="ListParagraph"/>
        <w:numPr>
          <w:ilvl w:val="0"/>
          <w:numId w:val="43"/>
        </w:numPr>
        <w:ind w:left="360"/>
      </w:pPr>
      <w:r>
        <w:rPr>
          <w:i/>
        </w:rPr>
        <w:t>Menu Setting</w:t>
      </w:r>
    </w:p>
    <w:p w:rsidR="00990AF6" w:rsidRPr="00990AF6" w:rsidRDefault="00990AF6" w:rsidP="00990AF6">
      <w:pPr>
        <w:pStyle w:val="ListParagraph"/>
        <w:ind w:left="0" w:firstLine="450"/>
      </w:pPr>
      <w:r>
        <w:rPr>
          <w:i/>
        </w:rPr>
        <w:t xml:space="preserve">Menu setting </w:t>
      </w:r>
      <w:r>
        <w:t xml:space="preserve">merupakan </w:t>
      </w:r>
      <w:r>
        <w:rPr>
          <w:i/>
        </w:rPr>
        <w:t>menu</w:t>
      </w:r>
      <w:r>
        <w:t xml:space="preserve"> yang digunakan untuk melakukan </w:t>
      </w:r>
      <w:r>
        <w:rPr>
          <w:i/>
        </w:rPr>
        <w:t xml:space="preserve">konfig </w:t>
      </w:r>
      <w:r>
        <w:t xml:space="preserve">dan kalibrasi sensor untuk tinggi tanaman, tinggi tanaman yang siap panen, serta mengatur </w:t>
      </w:r>
      <w:r>
        <w:rPr>
          <w:i/>
        </w:rPr>
        <w:t>delay</w:t>
      </w:r>
      <w:r w:rsidRPr="00990AF6">
        <w:t xml:space="preserve"> pengiriman</w:t>
      </w:r>
      <w:r>
        <w:rPr>
          <w:i/>
        </w:rPr>
        <w:t xml:space="preserve"> MQTT.</w:t>
      </w:r>
      <w:r>
        <w:t xml:space="preserve"> Gambar 4.14 menunjukkan tampilan dari </w:t>
      </w:r>
      <w:r>
        <w:rPr>
          <w:i/>
        </w:rPr>
        <w:t>menu setting.</w:t>
      </w:r>
    </w:p>
    <w:p w:rsidR="00726FA5" w:rsidRPr="00726FA5" w:rsidRDefault="00726FA5" w:rsidP="00726FA5">
      <w:pPr>
        <w:pStyle w:val="Heading2"/>
      </w:pPr>
      <w:bookmarkStart w:id="109" w:name="_Toc65580155"/>
      <w:r>
        <w:t>4.2 Pengujian</w:t>
      </w:r>
      <w:bookmarkEnd w:id="109"/>
    </w:p>
    <w:p w:rsidR="00726FA5" w:rsidRDefault="00726FA5" w:rsidP="00726FA5">
      <w:pPr>
        <w:rPr>
          <w:rFonts w:eastAsiaTheme="majorEastAsia" w:cstheme="majorBidi"/>
          <w:color w:val="000000" w:themeColor="text1"/>
          <w:szCs w:val="32"/>
        </w:rPr>
      </w:pPr>
      <w:r>
        <w:br w:type="page"/>
      </w:r>
    </w:p>
    <w:p w:rsidR="008000D3" w:rsidRDefault="00726FA5" w:rsidP="00726FA5">
      <w:pPr>
        <w:pStyle w:val="Heading1"/>
      </w:pPr>
      <w:bookmarkStart w:id="110" w:name="_Toc65580156"/>
      <w:r>
        <w:lastRenderedPageBreak/>
        <w:t>BAB V PENUTUP</w:t>
      </w:r>
      <w:bookmarkEnd w:id="110"/>
    </w:p>
    <w:p w:rsidR="00726FA5" w:rsidRDefault="00726FA5" w:rsidP="00726FA5">
      <w:pPr>
        <w:pStyle w:val="Heading2"/>
      </w:pPr>
      <w:bookmarkStart w:id="111" w:name="_Toc65580157"/>
      <w:r>
        <w:t>5.1 Kesimpulan</w:t>
      </w:r>
      <w:bookmarkEnd w:id="111"/>
    </w:p>
    <w:p w:rsidR="00726FA5" w:rsidRPr="00726FA5" w:rsidRDefault="00726FA5" w:rsidP="00726FA5">
      <w:pPr>
        <w:pStyle w:val="Heading2"/>
      </w:pPr>
      <w:bookmarkStart w:id="112" w:name="_Toc65580158"/>
      <w:r>
        <w:t>5.2 Saran</w:t>
      </w:r>
      <w:bookmarkEnd w:id="112"/>
    </w:p>
    <w:p w:rsidR="00726FA5" w:rsidRDefault="00726FA5">
      <w:pPr>
        <w:spacing w:after="160" w:line="259" w:lineRule="auto"/>
        <w:jc w:val="left"/>
        <w:rPr>
          <w:rFonts w:eastAsiaTheme="majorEastAsia" w:cstheme="majorBidi"/>
          <w:b/>
          <w:color w:val="000000" w:themeColor="text1"/>
          <w:szCs w:val="32"/>
        </w:rPr>
      </w:pPr>
      <w:r>
        <w:br w:type="page"/>
      </w:r>
    </w:p>
    <w:p w:rsidR="00725DF0" w:rsidRPr="0085132C" w:rsidRDefault="00725DF0" w:rsidP="0085132C">
      <w:pPr>
        <w:pStyle w:val="Heading1"/>
      </w:pPr>
      <w:bookmarkStart w:id="113" w:name="_Toc65580159"/>
      <w:r w:rsidRPr="0085132C">
        <w:lastRenderedPageBreak/>
        <w:t>DAFTAR PUSTAKA</w:t>
      </w:r>
      <w:bookmarkEnd w:id="113"/>
    </w:p>
    <w:p w:rsidR="00877480" w:rsidRPr="00877480" w:rsidRDefault="006D2E78" w:rsidP="0087748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77480" w:rsidRPr="00877480">
        <w:rPr>
          <w:rFonts w:cs="Times New Roman"/>
          <w:noProof/>
          <w:szCs w:val="24"/>
        </w:rPr>
        <w:t xml:space="preserve">Aji, S. P. (2017). </w:t>
      </w:r>
      <w:r w:rsidR="00877480" w:rsidRPr="00877480">
        <w:rPr>
          <w:rFonts w:cs="Times New Roman"/>
          <w:i/>
          <w:iCs/>
          <w:noProof/>
          <w:szCs w:val="24"/>
        </w:rPr>
        <w:t>ALAT MONITORING TETESAN INFUS MENGGUNAKAN WEB SECARA ONLINE BERBASIS ESP8266 DENGAN PEMROGRAMAN ARDUINO IDE</w:t>
      </w:r>
      <w:r w:rsidR="00877480" w:rsidRPr="00877480">
        <w:rPr>
          <w:rFonts w:cs="Times New Roman"/>
          <w:noProof/>
          <w:szCs w:val="24"/>
        </w:rPr>
        <w:t xml:space="preserve">. </w:t>
      </w:r>
      <w:r w:rsidR="00877480" w:rsidRPr="00877480">
        <w:rPr>
          <w:rFonts w:cs="Times New Roman"/>
          <w:i/>
          <w:iCs/>
          <w:noProof/>
          <w:szCs w:val="24"/>
        </w:rPr>
        <w:t>12</w:t>
      </w:r>
      <w:r w:rsidR="00877480" w:rsidRPr="00877480">
        <w:rPr>
          <w:rFonts w:cs="Times New Roman"/>
          <w:noProof/>
          <w:szCs w:val="24"/>
        </w:rPr>
        <w:t>(1), 145.</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Akbar, A. (2017). Pengontrol Suhu Air Menggunakan Sensor DS18B20 Berbasis Arduino Uno. </w:t>
      </w:r>
      <w:r w:rsidRPr="00877480">
        <w:rPr>
          <w:rFonts w:cs="Times New Roman"/>
          <w:i/>
          <w:iCs/>
          <w:noProof/>
          <w:szCs w:val="24"/>
        </w:rPr>
        <w:t>Universitas Sumatra Utara</w:t>
      </w:r>
      <w:r w:rsidRPr="00877480">
        <w:rPr>
          <w:rFonts w:cs="Times New Roman"/>
          <w:noProof/>
          <w:szCs w:val="24"/>
        </w:rPr>
        <w:t>, 1–5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Al-Kodmany, K. (2018). The vertical farm: A review of developments and implications for the vertical city. </w:t>
      </w:r>
      <w:r w:rsidRPr="00877480">
        <w:rPr>
          <w:rFonts w:cs="Times New Roman"/>
          <w:i/>
          <w:iCs/>
          <w:noProof/>
          <w:szCs w:val="24"/>
        </w:rPr>
        <w:t>Buildings</w:t>
      </w:r>
      <w:r w:rsidRPr="00877480">
        <w:rPr>
          <w:rFonts w:cs="Times New Roman"/>
          <w:noProof/>
          <w:szCs w:val="24"/>
        </w:rPr>
        <w:t xml:space="preserve">, </w:t>
      </w:r>
      <w:r w:rsidRPr="00877480">
        <w:rPr>
          <w:rFonts w:cs="Times New Roman"/>
          <w:i/>
          <w:iCs/>
          <w:noProof/>
          <w:szCs w:val="24"/>
        </w:rPr>
        <w:t>8</w:t>
      </w:r>
      <w:r w:rsidRPr="00877480">
        <w:rPr>
          <w:rFonts w:cs="Times New Roman"/>
          <w:noProof/>
          <w:szCs w:val="24"/>
        </w:rPr>
        <w:t>(2). https://doi.org/10.3390/buildings802002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BPS, B. P. S. (2018). Keadaan Ketenagakerjaan Indonesia Februari 2018. </w:t>
      </w:r>
      <w:r w:rsidRPr="00877480">
        <w:rPr>
          <w:rFonts w:cs="Times New Roman"/>
          <w:i/>
          <w:iCs/>
          <w:noProof/>
          <w:szCs w:val="24"/>
        </w:rPr>
        <w:t>Berita Resmi Statistik</w:t>
      </w:r>
      <w:r w:rsidRPr="00877480">
        <w:rPr>
          <w:rFonts w:cs="Times New Roman"/>
          <w:noProof/>
          <w:szCs w:val="24"/>
        </w:rPr>
        <w:t xml:space="preserve">, </w:t>
      </w:r>
      <w:r w:rsidRPr="00877480">
        <w:rPr>
          <w:rFonts w:cs="Times New Roman"/>
          <w:i/>
          <w:iCs/>
          <w:noProof/>
          <w:szCs w:val="24"/>
        </w:rPr>
        <w:t>42</w:t>
      </w:r>
      <w:r w:rsidRPr="00877480">
        <w:rPr>
          <w:rFonts w:cs="Times New Roman"/>
          <w:noProof/>
          <w:szCs w:val="24"/>
        </w:rPr>
        <w:t>, 1–16. https://doi.org/No. 74/11/35/Th.XVI, 5 November 2018</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BPS, B. P. S. (2019). </w:t>
      </w:r>
      <w:r w:rsidRPr="00877480">
        <w:rPr>
          <w:rFonts w:cs="Times New Roman"/>
          <w:i/>
          <w:iCs/>
          <w:noProof/>
          <w:szCs w:val="24"/>
        </w:rPr>
        <w:t>Penduduk dan Laju Pertumbuhan Penduduk Menurut Provinsi di Indonesia, 2010 - 2018.</w:t>
      </w:r>
      <w:r w:rsidRPr="00877480">
        <w:rPr>
          <w:rFonts w:cs="Times New Roman"/>
          <w:noProof/>
          <w:szCs w:val="24"/>
        </w:rPr>
        <w:t xml:space="preserve"> https://jatim.bps.go.id/statictable/2019/10/10/1716/penduduk-dan-laju-pertumbuhan-penduduk-menurut-provinsi-di-indonesia-2010---2018.html</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BPTP, B. P. T. P. J. (2019). </w:t>
      </w:r>
      <w:r w:rsidRPr="00877480">
        <w:rPr>
          <w:rFonts w:cs="Times New Roman"/>
          <w:i/>
          <w:iCs/>
          <w:noProof/>
          <w:szCs w:val="24"/>
        </w:rPr>
        <w:t>Mengenal Microgreen : Sayuran Mini Kaya Gizi Langsung Dari Rumah Kita</w:t>
      </w:r>
      <w:r w:rsidRPr="00877480">
        <w:rPr>
          <w:rFonts w:cs="Times New Roman"/>
          <w:noProof/>
          <w:szCs w:val="24"/>
        </w:rPr>
        <w:t>. http://jakarta.litbang.pertanian.go.id/ind/index.php/publikasi/artikel/1208-mengenal-microgreen-sayuran-mini-kaya-gizi-langsung-dari-rumah-kita%0A</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Budiyanto, A., Pramudita, G. B., </w:t>
      </w:r>
      <w:r w:rsidR="00DE549C" w:rsidRPr="00DE549C">
        <w:rPr>
          <w:rFonts w:cs="Times New Roman"/>
          <w:i/>
          <w:noProof/>
          <w:szCs w:val="24"/>
        </w:rPr>
        <w:t>and</w:t>
      </w:r>
      <w:r w:rsidRPr="00877480">
        <w:rPr>
          <w:rFonts w:cs="Times New Roman"/>
          <w:noProof/>
          <w:szCs w:val="24"/>
        </w:rPr>
        <w:t xml:space="preserve"> Adinandra, S. (2020). Kontrol Relay dan </w:t>
      </w:r>
      <w:r w:rsidRPr="00877480">
        <w:rPr>
          <w:rFonts w:cs="Times New Roman"/>
          <w:noProof/>
          <w:szCs w:val="24"/>
        </w:rPr>
        <w:lastRenderedPageBreak/>
        <w:t xml:space="preserve">Kecepatan Kipas Angin Direct Current (DC) dengan Sensor Suhu LM35 Berbasis Internet of Things (IoT). </w:t>
      </w:r>
      <w:r w:rsidRPr="00877480">
        <w:rPr>
          <w:rFonts w:cs="Times New Roman"/>
          <w:i/>
          <w:iCs/>
          <w:noProof/>
          <w:szCs w:val="24"/>
        </w:rPr>
        <w:t>Techné : Jurnal Ilmiah Elektroteknika</w:t>
      </w:r>
      <w:r w:rsidRPr="00877480">
        <w:rPr>
          <w:rFonts w:cs="Times New Roman"/>
          <w:noProof/>
          <w:szCs w:val="24"/>
        </w:rPr>
        <w:t xml:space="preserve">, </w:t>
      </w:r>
      <w:r w:rsidRPr="00877480">
        <w:rPr>
          <w:rFonts w:cs="Times New Roman"/>
          <w:i/>
          <w:iCs/>
          <w:noProof/>
          <w:szCs w:val="24"/>
        </w:rPr>
        <w:t>19</w:t>
      </w:r>
      <w:r w:rsidRPr="00877480">
        <w:rPr>
          <w:rFonts w:cs="Times New Roman"/>
          <w:noProof/>
          <w:szCs w:val="24"/>
        </w:rPr>
        <w:t>(01), 43–54. https://doi.org/10.31358/techne.v19i01.22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Chaudhuri, A., Vekris, P., Goldman, S., Roch, M., </w:t>
      </w:r>
      <w:r w:rsidR="00DE549C" w:rsidRPr="00DE549C">
        <w:rPr>
          <w:rFonts w:cs="Times New Roman"/>
          <w:i/>
          <w:noProof/>
          <w:szCs w:val="24"/>
        </w:rPr>
        <w:t>and</w:t>
      </w:r>
      <w:r w:rsidRPr="00877480">
        <w:rPr>
          <w:rFonts w:cs="Times New Roman"/>
          <w:noProof/>
          <w:szCs w:val="24"/>
        </w:rPr>
        <w:t xml:space="preserve"> Levi, G. (2017). Fast and precise type checking for JavaScript. </w:t>
      </w:r>
      <w:r w:rsidRPr="00877480">
        <w:rPr>
          <w:rFonts w:cs="Times New Roman"/>
          <w:i/>
          <w:iCs/>
          <w:noProof/>
          <w:szCs w:val="24"/>
        </w:rPr>
        <w:t>ArXiv</w:t>
      </w:r>
      <w:r w:rsidRPr="00877480">
        <w:rPr>
          <w:rFonts w:cs="Times New Roman"/>
          <w:noProof/>
          <w:szCs w:val="24"/>
        </w:rPr>
        <w:t xml:space="preserve">, </w:t>
      </w:r>
      <w:r w:rsidRPr="00877480">
        <w:rPr>
          <w:rFonts w:cs="Times New Roman"/>
          <w:i/>
          <w:iCs/>
          <w:noProof/>
          <w:szCs w:val="24"/>
        </w:rPr>
        <w:t>1</w:t>
      </w:r>
      <w:r w:rsidRPr="00877480">
        <w:rPr>
          <w:rFonts w:cs="Times New Roman"/>
          <w:noProof/>
          <w:szCs w:val="24"/>
        </w:rPr>
        <w:t>(October). https://doi.org/10.1145/3133872</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Damayanti, R. (2019). </w:t>
      </w:r>
      <w:r w:rsidRPr="00877480">
        <w:rPr>
          <w:rFonts w:cs="Times New Roman"/>
          <w:i/>
          <w:iCs/>
          <w:noProof/>
          <w:szCs w:val="24"/>
        </w:rPr>
        <w:t>KINERJA SISTEM IRIGASI KABUT PADA PRODUKSI TANAMAN SELADA (Lectuca sativa L.)</w:t>
      </w:r>
      <w:r w:rsidRPr="00877480">
        <w:rPr>
          <w:rFonts w:cs="Times New Roman"/>
          <w:noProof/>
          <w:szCs w:val="24"/>
        </w:rPr>
        <w:t>.</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Dmitrović, S. (2020). Modern C++ for Absolute Beginners. </w:t>
      </w:r>
      <w:r w:rsidRPr="00877480">
        <w:rPr>
          <w:rFonts w:cs="Times New Roman"/>
          <w:i/>
          <w:iCs/>
          <w:noProof/>
          <w:szCs w:val="24"/>
        </w:rPr>
        <w:t>Modern C++ for Absolute Beginners</w:t>
      </w:r>
      <w:r w:rsidRPr="00877480">
        <w:rPr>
          <w:rFonts w:cs="Times New Roman"/>
          <w:noProof/>
          <w:szCs w:val="24"/>
        </w:rPr>
        <w:t>, 6047. https://doi.org/10.1007/978-1-4842-6047-0</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Dyaksa, G. A. (2016). </w:t>
      </w:r>
      <w:r w:rsidRPr="00877480">
        <w:rPr>
          <w:rFonts w:cs="Times New Roman"/>
          <w:i/>
          <w:iCs/>
          <w:noProof/>
          <w:szCs w:val="24"/>
        </w:rPr>
        <w:t>Pengaruh convergent dan convergent- divergent nozzle terhadap entrainment ratio dan expansion ratio pada steam ejector</w:t>
      </w:r>
      <w:r w:rsidRPr="00877480">
        <w:rPr>
          <w:rFonts w:cs="Times New Roman"/>
          <w:noProof/>
          <w:szCs w:val="24"/>
        </w:rPr>
        <w:t>.</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Efendi, M. Y., </w:t>
      </w:r>
      <w:r w:rsidR="00DE549C" w:rsidRPr="00DE549C">
        <w:rPr>
          <w:rFonts w:cs="Times New Roman"/>
          <w:i/>
          <w:noProof/>
          <w:szCs w:val="24"/>
        </w:rPr>
        <w:t>and</w:t>
      </w:r>
      <w:r w:rsidRPr="00877480">
        <w:rPr>
          <w:rFonts w:cs="Times New Roman"/>
          <w:noProof/>
          <w:szCs w:val="24"/>
        </w:rPr>
        <w:t xml:space="preserve"> Chandra, J. E. (2019). Implementasi Internet of Things Pada Sistem Kendali Lampu Rumah Menggunakan Telegram Messenger Bot Dan Nodemcu ESP8266. </w:t>
      </w:r>
      <w:r w:rsidRPr="00877480">
        <w:rPr>
          <w:rFonts w:cs="Times New Roman"/>
          <w:i/>
          <w:iCs/>
          <w:noProof/>
          <w:szCs w:val="24"/>
        </w:rPr>
        <w:t xml:space="preserve">Global Journal Of Computer Science And Technology: A Hardware </w:t>
      </w:r>
      <w:r w:rsidR="00DE549C" w:rsidRPr="00DE549C">
        <w:rPr>
          <w:rFonts w:cs="Times New Roman"/>
          <w:i/>
          <w:iCs/>
          <w:noProof/>
          <w:szCs w:val="24"/>
        </w:rPr>
        <w:t>and</w:t>
      </w:r>
      <w:r w:rsidRPr="00877480">
        <w:rPr>
          <w:rFonts w:cs="Times New Roman"/>
          <w:i/>
          <w:iCs/>
          <w:noProof/>
          <w:szCs w:val="24"/>
        </w:rPr>
        <w:t xml:space="preserve"> Computation</w:t>
      </w:r>
      <w:r w:rsidRPr="00877480">
        <w:rPr>
          <w:rFonts w:cs="Times New Roman"/>
          <w:noProof/>
          <w:szCs w:val="24"/>
        </w:rPr>
        <w:t xml:space="preserve">, </w:t>
      </w:r>
      <w:r w:rsidRPr="00877480">
        <w:rPr>
          <w:rFonts w:cs="Times New Roman"/>
          <w:i/>
          <w:iCs/>
          <w:noProof/>
          <w:szCs w:val="24"/>
        </w:rPr>
        <w:t>19</w:t>
      </w:r>
      <w:r w:rsidRPr="00877480">
        <w:rPr>
          <w:rFonts w:cs="Times New Roman"/>
          <w:noProof/>
          <w:szCs w:val="24"/>
        </w:rPr>
        <w:t>(1).</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Fadhlillah, Putrada, A. G., </w:t>
      </w:r>
      <w:r w:rsidR="00DE549C" w:rsidRPr="00DE549C">
        <w:rPr>
          <w:rFonts w:cs="Times New Roman"/>
          <w:i/>
          <w:noProof/>
          <w:szCs w:val="24"/>
        </w:rPr>
        <w:t>and</w:t>
      </w:r>
      <w:r w:rsidRPr="00877480">
        <w:rPr>
          <w:rFonts w:cs="Times New Roman"/>
          <w:noProof/>
          <w:szCs w:val="24"/>
        </w:rPr>
        <w:t xml:space="preserve"> Prabowo, S. (2019). </w:t>
      </w:r>
      <w:r w:rsidRPr="00877480">
        <w:rPr>
          <w:rFonts w:cs="Times New Roman"/>
          <w:i/>
          <w:iCs/>
          <w:noProof/>
          <w:szCs w:val="24"/>
        </w:rPr>
        <w:t>Water Level Controller pada Pemandian Pintar Menggunakan Fuzzy Logic dan Solenoid Valve</w:t>
      </w:r>
      <w:r w:rsidRPr="00877480">
        <w:rPr>
          <w:rFonts w:cs="Times New Roman"/>
          <w:noProof/>
          <w:szCs w:val="24"/>
        </w:rPr>
        <w:t xml:space="preserve">. </w:t>
      </w:r>
      <w:r w:rsidRPr="00877480">
        <w:rPr>
          <w:rFonts w:cs="Times New Roman"/>
          <w:i/>
          <w:iCs/>
          <w:noProof/>
          <w:szCs w:val="24"/>
        </w:rPr>
        <w:t>6</w:t>
      </w:r>
      <w:r w:rsidRPr="00877480">
        <w:rPr>
          <w:rFonts w:cs="Times New Roman"/>
          <w:noProof/>
          <w:szCs w:val="24"/>
        </w:rPr>
        <w:t>(2), 9658–9666.</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Graamans, L., Baeza, E., van den Dobbelsteen, A., Tsafaras, I., </w:t>
      </w:r>
      <w:r w:rsidR="00DE549C" w:rsidRPr="00DE549C">
        <w:rPr>
          <w:rFonts w:cs="Times New Roman"/>
          <w:i/>
          <w:noProof/>
          <w:szCs w:val="24"/>
        </w:rPr>
        <w:t>and</w:t>
      </w:r>
      <w:r w:rsidRPr="00877480">
        <w:rPr>
          <w:rFonts w:cs="Times New Roman"/>
          <w:noProof/>
          <w:szCs w:val="24"/>
        </w:rPr>
        <w:t xml:space="preserve"> Stanghellini, C. (2018). Plant factories versus greenhouses: Comparison of resource use </w:t>
      </w:r>
      <w:r w:rsidRPr="00877480">
        <w:rPr>
          <w:rFonts w:cs="Times New Roman"/>
          <w:noProof/>
          <w:szCs w:val="24"/>
        </w:rPr>
        <w:lastRenderedPageBreak/>
        <w:t xml:space="preserve">efficiency. </w:t>
      </w:r>
      <w:r w:rsidRPr="00877480">
        <w:rPr>
          <w:rFonts w:cs="Times New Roman"/>
          <w:i/>
          <w:iCs/>
          <w:noProof/>
          <w:szCs w:val="24"/>
        </w:rPr>
        <w:t>Agricultural Systems</w:t>
      </w:r>
      <w:r w:rsidRPr="00877480">
        <w:rPr>
          <w:rFonts w:cs="Times New Roman"/>
          <w:noProof/>
          <w:szCs w:val="24"/>
        </w:rPr>
        <w:t xml:space="preserve">, </w:t>
      </w:r>
      <w:r w:rsidRPr="00877480">
        <w:rPr>
          <w:rFonts w:cs="Times New Roman"/>
          <w:i/>
          <w:iCs/>
          <w:noProof/>
          <w:szCs w:val="24"/>
        </w:rPr>
        <w:t>160</w:t>
      </w:r>
      <w:r w:rsidRPr="00877480">
        <w:rPr>
          <w:rFonts w:cs="Times New Roman"/>
          <w:noProof/>
          <w:szCs w:val="24"/>
        </w:rPr>
        <w:t>(July 2017), 31–43. https://doi.org/10.1016/j.agsy.2017.11.003</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Halim, R. M. N. (2019). Penerapan Network Attached Storage (NAS) berbasis Raspberry Pi di LP3SDM AZRA Palembang. </w:t>
      </w:r>
      <w:r w:rsidRPr="00877480">
        <w:rPr>
          <w:rFonts w:cs="Times New Roman"/>
          <w:i/>
          <w:iCs/>
          <w:noProof/>
          <w:szCs w:val="24"/>
        </w:rPr>
        <w:t>Jurnal Teknologi Informasi Dan Ilmu Komputer</w:t>
      </w:r>
      <w:r w:rsidRPr="00877480">
        <w:rPr>
          <w:rFonts w:cs="Times New Roman"/>
          <w:noProof/>
          <w:szCs w:val="24"/>
        </w:rPr>
        <w:t xml:space="preserve">, </w:t>
      </w:r>
      <w:r w:rsidRPr="00877480">
        <w:rPr>
          <w:rFonts w:cs="Times New Roman"/>
          <w:i/>
          <w:iCs/>
          <w:noProof/>
          <w:szCs w:val="24"/>
        </w:rPr>
        <w:t>6</w:t>
      </w:r>
      <w:r w:rsidRPr="00877480">
        <w:rPr>
          <w:rFonts w:cs="Times New Roman"/>
          <w:noProof/>
          <w:szCs w:val="24"/>
        </w:rPr>
        <w:t>(3), 309. https://doi.org/10.25126/jtiik.2019631416</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Harismawan, A. F., Kharisma, A. P., </w:t>
      </w:r>
      <w:r w:rsidR="00DE549C" w:rsidRPr="00DE549C">
        <w:rPr>
          <w:rFonts w:cs="Times New Roman"/>
          <w:i/>
          <w:noProof/>
          <w:szCs w:val="24"/>
        </w:rPr>
        <w:t>and</w:t>
      </w:r>
      <w:r w:rsidRPr="00877480">
        <w:rPr>
          <w:rFonts w:cs="Times New Roman"/>
          <w:noProof/>
          <w:szCs w:val="24"/>
        </w:rPr>
        <w:t xml:space="preserve"> Afirianto, T. (2018). Analisis Perbandingan Performa Web Service Menggunakan Bahasa Pemrograman Python , PHP , dan Perl pada Client Berbasis Android. </w:t>
      </w:r>
      <w:r w:rsidRPr="00877480">
        <w:rPr>
          <w:rFonts w:cs="Times New Roman"/>
          <w:i/>
          <w:iCs/>
          <w:noProof/>
          <w:szCs w:val="24"/>
        </w:rPr>
        <w:t>Jurnal Pengembangan Teknologi Informasi Dan Ilmu Komputer (J-PTIIK) Universitas Brawijaya</w:t>
      </w:r>
      <w:r w:rsidRPr="00877480">
        <w:rPr>
          <w:rFonts w:cs="Times New Roman"/>
          <w:noProof/>
          <w:szCs w:val="24"/>
        </w:rPr>
        <w:t xml:space="preserve">, </w:t>
      </w:r>
      <w:r w:rsidRPr="00877480">
        <w:rPr>
          <w:rFonts w:cs="Times New Roman"/>
          <w:i/>
          <w:iCs/>
          <w:noProof/>
          <w:szCs w:val="24"/>
        </w:rPr>
        <w:t>2</w:t>
      </w:r>
      <w:r w:rsidRPr="00877480">
        <w:rPr>
          <w:rFonts w:cs="Times New Roman"/>
          <w:noProof/>
          <w:szCs w:val="24"/>
        </w:rPr>
        <w:t>(January), 237–245. http://j-ptiik.ub.ac.id/index.php/j-ptiik/article/view/781</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KEMENDESA. (2018). </w:t>
      </w:r>
      <w:r w:rsidRPr="00877480">
        <w:rPr>
          <w:rFonts w:cs="Times New Roman"/>
          <w:i/>
          <w:iCs/>
          <w:noProof/>
          <w:szCs w:val="24"/>
        </w:rPr>
        <w:t>Dokumen pembelajaran inovasi desa</w:t>
      </w:r>
      <w:r w:rsidRPr="00877480">
        <w:rPr>
          <w:rFonts w:cs="Times New Roman"/>
          <w:noProof/>
          <w:szCs w:val="24"/>
        </w:rPr>
        <w:t>. 1–108.</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Kusumaningrum, S. I. (2019). </w:t>
      </w:r>
      <w:r w:rsidRPr="00877480">
        <w:rPr>
          <w:rFonts w:cs="Times New Roman"/>
          <w:i/>
          <w:iCs/>
          <w:noProof/>
          <w:szCs w:val="24"/>
        </w:rPr>
        <w:t>Pemanfaatan sektor pertanian sebagai penunjang pertumbuhan perekonomian indonesia</w:t>
      </w:r>
      <w:r w:rsidRPr="00877480">
        <w:rPr>
          <w:rFonts w:cs="Times New Roman"/>
          <w:noProof/>
          <w:szCs w:val="24"/>
        </w:rPr>
        <w:t xml:space="preserve">. </w:t>
      </w:r>
      <w:r w:rsidRPr="00877480">
        <w:rPr>
          <w:rFonts w:cs="Times New Roman"/>
          <w:i/>
          <w:iCs/>
          <w:noProof/>
          <w:szCs w:val="24"/>
        </w:rPr>
        <w:t>11</w:t>
      </w:r>
      <w:r w:rsidRPr="00877480">
        <w:rPr>
          <w:rFonts w:cs="Times New Roman"/>
          <w:noProof/>
          <w:szCs w:val="24"/>
        </w:rPr>
        <w:t>(1), 80–89.</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Lateef, U. O., Ogunsanwo, G., </w:t>
      </w:r>
      <w:r w:rsidR="00DE549C" w:rsidRPr="00DE549C">
        <w:rPr>
          <w:rFonts w:cs="Times New Roman"/>
          <w:i/>
          <w:noProof/>
          <w:szCs w:val="24"/>
        </w:rPr>
        <w:t>and</w:t>
      </w:r>
      <w:r w:rsidRPr="00877480">
        <w:rPr>
          <w:rFonts w:cs="Times New Roman"/>
          <w:noProof/>
          <w:szCs w:val="24"/>
        </w:rPr>
        <w:t xml:space="preserve"> Owoade, A. (2018). Introduction to computer programming. </w:t>
      </w:r>
      <w:r w:rsidRPr="00877480">
        <w:rPr>
          <w:rFonts w:cs="Times New Roman"/>
          <w:i/>
          <w:iCs/>
          <w:noProof/>
          <w:szCs w:val="24"/>
        </w:rPr>
        <w:t>Brit Chem Eng</w:t>
      </w:r>
      <w:r w:rsidRPr="00877480">
        <w:rPr>
          <w:rFonts w:cs="Times New Roman"/>
          <w:noProof/>
          <w:szCs w:val="24"/>
        </w:rPr>
        <w:t xml:space="preserve">, </w:t>
      </w:r>
      <w:r w:rsidRPr="00877480">
        <w:rPr>
          <w:rFonts w:cs="Times New Roman"/>
          <w:i/>
          <w:iCs/>
          <w:noProof/>
          <w:szCs w:val="24"/>
        </w:rPr>
        <w:t>16</w:t>
      </w:r>
      <w:r w:rsidRPr="00877480">
        <w:rPr>
          <w:rFonts w:cs="Times New Roman"/>
          <w:noProof/>
          <w:szCs w:val="24"/>
        </w:rPr>
        <w:t>(2–3), 206–210. https://doi.org/10.2307/2003721</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Laxmi, A. R., </w:t>
      </w:r>
      <w:r w:rsidR="00DE549C" w:rsidRPr="00DE549C">
        <w:rPr>
          <w:rFonts w:cs="Times New Roman"/>
          <w:i/>
          <w:noProof/>
          <w:szCs w:val="24"/>
        </w:rPr>
        <w:t>and</w:t>
      </w:r>
      <w:r w:rsidRPr="00877480">
        <w:rPr>
          <w:rFonts w:cs="Times New Roman"/>
          <w:noProof/>
          <w:szCs w:val="24"/>
        </w:rPr>
        <w:t xml:space="preserve"> Mishra, A. (2018). RFID based Logistic Management System using Internet of Things (IoT). </w:t>
      </w:r>
      <w:r w:rsidRPr="00877480">
        <w:rPr>
          <w:rFonts w:cs="Times New Roman"/>
          <w:i/>
          <w:iCs/>
          <w:noProof/>
          <w:szCs w:val="24"/>
        </w:rPr>
        <w:t>Proceedings of the 2nd International Conference on Electronics, Communication and Aerospace Technology, ICECA 2018</w:t>
      </w:r>
      <w:r w:rsidRPr="00877480">
        <w:rPr>
          <w:rFonts w:cs="Times New Roman"/>
          <w:noProof/>
          <w:szCs w:val="24"/>
        </w:rPr>
        <w:t xml:space="preserve">, </w:t>
      </w:r>
      <w:r w:rsidRPr="00877480">
        <w:rPr>
          <w:rFonts w:cs="Times New Roman"/>
          <w:i/>
          <w:iCs/>
          <w:noProof/>
          <w:szCs w:val="24"/>
        </w:rPr>
        <w:t>Iceca</w:t>
      </w:r>
      <w:r w:rsidRPr="00877480">
        <w:rPr>
          <w:rFonts w:cs="Times New Roman"/>
          <w:noProof/>
          <w:szCs w:val="24"/>
        </w:rPr>
        <w:t>, 556–559. https://doi.org/10.1109/ICECA.2018.8474721</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lastRenderedPageBreak/>
        <w:t xml:space="preserve">M, S., M, S. K., </w:t>
      </w:r>
      <w:r w:rsidR="00DE549C" w:rsidRPr="00DE549C">
        <w:rPr>
          <w:rFonts w:cs="Times New Roman"/>
          <w:i/>
          <w:noProof/>
          <w:szCs w:val="24"/>
        </w:rPr>
        <w:t>and</w:t>
      </w:r>
      <w:r w:rsidRPr="00877480">
        <w:rPr>
          <w:rFonts w:cs="Times New Roman"/>
          <w:noProof/>
          <w:szCs w:val="24"/>
        </w:rPr>
        <w:t xml:space="preserve"> D, S. (2018). Automated Irrigation System in Vertical Farming using Internet of Things and Android. </w:t>
      </w:r>
      <w:r w:rsidRPr="00877480">
        <w:rPr>
          <w:rFonts w:cs="Times New Roman"/>
          <w:i/>
          <w:iCs/>
          <w:noProof/>
          <w:szCs w:val="24"/>
        </w:rPr>
        <w:t>International Journal of Innovative Research in Computer and Communication Engineering</w:t>
      </w:r>
      <w:r w:rsidRPr="00877480">
        <w:rPr>
          <w:rFonts w:cs="Times New Roman"/>
          <w:noProof/>
          <w:szCs w:val="24"/>
        </w:rPr>
        <w:t>, 7203–7208. https://doi.org/10.15680/IJIRCCE.2018</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Montironi, M. A., Qian, B., </w:t>
      </w:r>
      <w:r w:rsidR="00DE549C" w:rsidRPr="00DE549C">
        <w:rPr>
          <w:rFonts w:cs="Times New Roman"/>
          <w:i/>
          <w:noProof/>
          <w:szCs w:val="24"/>
        </w:rPr>
        <w:t>and</w:t>
      </w:r>
      <w:r w:rsidRPr="00877480">
        <w:rPr>
          <w:rFonts w:cs="Times New Roman"/>
          <w:noProof/>
          <w:szCs w:val="24"/>
        </w:rPr>
        <w:t xml:space="preserve"> Cheng, H. H. (2017). Development and application of the ChArduino toolkit for teaching how to program Arduino boards through the C/C++ interpreter Ch. </w:t>
      </w:r>
      <w:r w:rsidRPr="00877480">
        <w:rPr>
          <w:rFonts w:cs="Times New Roman"/>
          <w:i/>
          <w:iCs/>
          <w:noProof/>
          <w:szCs w:val="24"/>
        </w:rPr>
        <w:t>Computer Applications in Engineering Education</w:t>
      </w:r>
      <w:r w:rsidRPr="00877480">
        <w:rPr>
          <w:rFonts w:cs="Times New Roman"/>
          <w:noProof/>
          <w:szCs w:val="24"/>
        </w:rPr>
        <w:t xml:space="preserve">, </w:t>
      </w:r>
      <w:r w:rsidRPr="00877480">
        <w:rPr>
          <w:rFonts w:cs="Times New Roman"/>
          <w:i/>
          <w:iCs/>
          <w:noProof/>
          <w:szCs w:val="24"/>
        </w:rPr>
        <w:t>25</w:t>
      </w:r>
      <w:r w:rsidRPr="00877480">
        <w:rPr>
          <w:rFonts w:cs="Times New Roman"/>
          <w:noProof/>
          <w:szCs w:val="24"/>
        </w:rPr>
        <w:t>(6), 1053–1065. https://doi.org/10.1002/cae.2185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Mulyani, A., Ritung, S., </w:t>
      </w:r>
      <w:r w:rsidR="00DE549C" w:rsidRPr="00DE549C">
        <w:rPr>
          <w:rFonts w:cs="Times New Roman"/>
          <w:i/>
          <w:noProof/>
          <w:szCs w:val="24"/>
        </w:rPr>
        <w:t>and</w:t>
      </w:r>
      <w:r w:rsidRPr="00877480">
        <w:rPr>
          <w:rFonts w:cs="Times New Roman"/>
          <w:noProof/>
          <w:szCs w:val="24"/>
        </w:rPr>
        <w:t xml:space="preserve"> Las, I. (2011). Potensi dan Ketersediaan Sumberdaya Lahan untuk Mendukung Ketahanan Pangan. </w:t>
      </w:r>
      <w:r w:rsidRPr="00877480">
        <w:rPr>
          <w:rFonts w:cs="Times New Roman"/>
          <w:i/>
          <w:iCs/>
          <w:noProof/>
          <w:szCs w:val="24"/>
        </w:rPr>
        <w:t>Potensi Dan Ketersediaan Sumberdaya Lahan Untuk Mendukung Ketahanan Pangan</w:t>
      </w:r>
      <w:r w:rsidRPr="00877480">
        <w:rPr>
          <w:rFonts w:cs="Times New Roman"/>
          <w:noProof/>
          <w:szCs w:val="24"/>
        </w:rPr>
        <w:t xml:space="preserve">, </w:t>
      </w:r>
      <w:r w:rsidRPr="00877480">
        <w:rPr>
          <w:rFonts w:cs="Times New Roman"/>
          <w:i/>
          <w:iCs/>
          <w:noProof/>
          <w:szCs w:val="24"/>
        </w:rPr>
        <w:t>30</w:t>
      </w:r>
      <w:r w:rsidRPr="00877480">
        <w:rPr>
          <w:rFonts w:cs="Times New Roman"/>
          <w:noProof/>
          <w:szCs w:val="24"/>
        </w:rPr>
        <w:t>(2), 73–80. https://doi.org/10.21082/jp3.v30n2.2011.p73-80</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Radi, Murtiningrum, Ngadisih, Muzdrikah, F. S., Nuha, M. S., </w:t>
      </w:r>
      <w:r w:rsidR="00DE549C" w:rsidRPr="00DE549C">
        <w:rPr>
          <w:rFonts w:cs="Times New Roman"/>
          <w:i/>
          <w:noProof/>
          <w:szCs w:val="24"/>
        </w:rPr>
        <w:t>and</w:t>
      </w:r>
      <w:r w:rsidRPr="00877480">
        <w:rPr>
          <w:rFonts w:cs="Times New Roman"/>
          <w:noProof/>
          <w:szCs w:val="24"/>
        </w:rPr>
        <w:t xml:space="preserve"> Rizqi, F. A. (2018). Calibration of Capacitive Soil Moisture Sensor (SKU:SEN0193). </w:t>
      </w:r>
      <w:r w:rsidRPr="00877480">
        <w:rPr>
          <w:rFonts w:cs="Times New Roman"/>
          <w:i/>
          <w:iCs/>
          <w:noProof/>
          <w:szCs w:val="24"/>
        </w:rPr>
        <w:t>Proceedings - 2018 4th International Conference on Science and Technology, ICST 2018</w:t>
      </w:r>
      <w:r w:rsidRPr="00877480">
        <w:rPr>
          <w:rFonts w:cs="Times New Roman"/>
          <w:noProof/>
          <w:szCs w:val="24"/>
        </w:rPr>
        <w:t xml:space="preserve">, </w:t>
      </w:r>
      <w:r w:rsidRPr="00877480">
        <w:rPr>
          <w:rFonts w:cs="Times New Roman"/>
          <w:i/>
          <w:iCs/>
          <w:noProof/>
          <w:szCs w:val="24"/>
        </w:rPr>
        <w:t>1</w:t>
      </w:r>
      <w:r w:rsidRPr="00877480">
        <w:rPr>
          <w:rFonts w:cs="Times New Roman"/>
          <w:noProof/>
          <w:szCs w:val="24"/>
        </w:rPr>
        <w:t>(August 2019), 1–6. https://doi.org/10.1109/ICSTC.2018.852862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Saragih,  richy rotuahta. (2016). Pemrograman dan bahasa Pemrograman. </w:t>
      </w:r>
      <w:r w:rsidRPr="00877480">
        <w:rPr>
          <w:rFonts w:cs="Times New Roman"/>
          <w:i/>
          <w:iCs/>
          <w:noProof/>
          <w:szCs w:val="24"/>
        </w:rPr>
        <w:t>STMIK-STIE Mikroskil</w:t>
      </w:r>
      <w:r w:rsidRPr="00877480">
        <w:rPr>
          <w:rFonts w:cs="Times New Roman"/>
          <w:noProof/>
          <w:szCs w:val="24"/>
        </w:rPr>
        <w:t xml:space="preserve">, </w:t>
      </w:r>
      <w:r w:rsidRPr="00877480">
        <w:rPr>
          <w:rFonts w:cs="Times New Roman"/>
          <w:i/>
          <w:iCs/>
          <w:noProof/>
          <w:szCs w:val="24"/>
        </w:rPr>
        <w:t>December</w:t>
      </w:r>
      <w:r w:rsidRPr="00877480">
        <w:rPr>
          <w:rFonts w:cs="Times New Roman"/>
          <w:noProof/>
          <w:szCs w:val="24"/>
        </w:rPr>
        <w:t>, 1–91.</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Shaputra, R., Gunoto, P., </w:t>
      </w:r>
      <w:r w:rsidR="00DE549C" w:rsidRPr="00DE549C">
        <w:rPr>
          <w:rFonts w:cs="Times New Roman"/>
          <w:i/>
          <w:noProof/>
          <w:szCs w:val="24"/>
        </w:rPr>
        <w:t>and</w:t>
      </w:r>
      <w:r w:rsidRPr="00877480">
        <w:rPr>
          <w:rFonts w:cs="Times New Roman"/>
          <w:noProof/>
          <w:szCs w:val="24"/>
        </w:rPr>
        <w:t xml:space="preserve"> Irsyam, M. (2019). </w:t>
      </w:r>
      <w:r w:rsidRPr="00877480">
        <w:rPr>
          <w:rFonts w:cs="Times New Roman"/>
          <w:i/>
          <w:iCs/>
          <w:noProof/>
          <w:szCs w:val="24"/>
        </w:rPr>
        <w:t>November 2019 P ISSN 2614-5979 Sigma Teknika , Vol . 2 , No . 2 : 192-201</w:t>
      </w:r>
      <w:r w:rsidRPr="00877480">
        <w:rPr>
          <w:rFonts w:cs="Times New Roman"/>
          <w:noProof/>
          <w:szCs w:val="24"/>
        </w:rPr>
        <w:t xml:space="preserve">. </w:t>
      </w:r>
      <w:r w:rsidRPr="00877480">
        <w:rPr>
          <w:rFonts w:cs="Times New Roman"/>
          <w:i/>
          <w:iCs/>
          <w:noProof/>
          <w:szCs w:val="24"/>
        </w:rPr>
        <w:t>2</w:t>
      </w:r>
      <w:r w:rsidRPr="00877480">
        <w:rPr>
          <w:rFonts w:cs="Times New Roman"/>
          <w:noProof/>
          <w:szCs w:val="24"/>
        </w:rPr>
        <w:t>(2), 192–201.</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lastRenderedPageBreak/>
        <w:t xml:space="preserve">Stoyanova, M., Nikoloudakis, Y., Panagiotakis, S., Pallis, E., </w:t>
      </w:r>
      <w:r w:rsidR="00DE549C" w:rsidRPr="00DE549C">
        <w:rPr>
          <w:rFonts w:cs="Times New Roman"/>
          <w:i/>
          <w:noProof/>
          <w:szCs w:val="24"/>
        </w:rPr>
        <w:t>and</w:t>
      </w:r>
      <w:r w:rsidRPr="00877480">
        <w:rPr>
          <w:rFonts w:cs="Times New Roman"/>
          <w:noProof/>
          <w:szCs w:val="24"/>
        </w:rPr>
        <w:t xml:space="preserve"> Markakis, E. K. (2020). A Survey on the Internet of Things (IoT) Forensics: Challenges, Approaches, and Open Issues. </w:t>
      </w:r>
      <w:r w:rsidRPr="00877480">
        <w:rPr>
          <w:rFonts w:cs="Times New Roman"/>
          <w:i/>
          <w:iCs/>
          <w:noProof/>
          <w:szCs w:val="24"/>
        </w:rPr>
        <w:t>IEEE Communications Surveys and Tutorials</w:t>
      </w:r>
      <w:r w:rsidRPr="00877480">
        <w:rPr>
          <w:rFonts w:cs="Times New Roman"/>
          <w:noProof/>
          <w:szCs w:val="24"/>
        </w:rPr>
        <w:t xml:space="preserve">, </w:t>
      </w:r>
      <w:r w:rsidRPr="00877480">
        <w:rPr>
          <w:rFonts w:cs="Times New Roman"/>
          <w:i/>
          <w:iCs/>
          <w:noProof/>
          <w:szCs w:val="24"/>
        </w:rPr>
        <w:t>22</w:t>
      </w:r>
      <w:r w:rsidRPr="00877480">
        <w:rPr>
          <w:rFonts w:cs="Times New Roman"/>
          <w:noProof/>
          <w:szCs w:val="24"/>
        </w:rPr>
        <w:t>(2), 1191–1221. https://doi.org/10.1109/COMST.2019.2962586</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Sulaiman, A. A., Subagyono, K., Suwadi, Sayaka, B., Kustiari, R., Dermoredjo, S. K., Sinuraya, J. F., Basuki Kuwat Santoso, P., </w:t>
      </w:r>
      <w:r w:rsidR="00DE549C" w:rsidRPr="00DE549C">
        <w:rPr>
          <w:rFonts w:cs="Times New Roman"/>
          <w:i/>
          <w:noProof/>
          <w:szCs w:val="24"/>
        </w:rPr>
        <w:t>and</w:t>
      </w:r>
      <w:r w:rsidRPr="00877480">
        <w:rPr>
          <w:rFonts w:cs="Times New Roman"/>
          <w:noProof/>
          <w:szCs w:val="24"/>
        </w:rPr>
        <w:t xml:space="preserve"> Bahar, F. A. (2018). </w:t>
      </w:r>
      <w:r w:rsidRPr="00877480">
        <w:rPr>
          <w:rFonts w:cs="Times New Roman"/>
          <w:i/>
          <w:iCs/>
          <w:noProof/>
          <w:szCs w:val="24"/>
        </w:rPr>
        <w:t>Perdagangan Internasional Komoditas Pangan Strategis</w:t>
      </w:r>
      <w:r w:rsidRPr="00877480">
        <w:rPr>
          <w:rFonts w:cs="Times New Roman"/>
          <w:noProof/>
          <w:szCs w:val="24"/>
        </w:rPr>
        <w:t xml:space="preserve"> (Issue 29).</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Suryani, A. S. (2019). Permasalahan dan tantangan konservasi tanah dan air. </w:t>
      </w:r>
      <w:r w:rsidRPr="00877480">
        <w:rPr>
          <w:rFonts w:cs="Times New Roman"/>
          <w:i/>
          <w:iCs/>
          <w:noProof/>
          <w:szCs w:val="24"/>
        </w:rPr>
        <w:t>Info Singkat</w:t>
      </w:r>
      <w:r w:rsidRPr="00877480">
        <w:rPr>
          <w:rFonts w:cs="Times New Roman"/>
          <w:noProof/>
          <w:szCs w:val="24"/>
        </w:rPr>
        <w:t xml:space="preserve">, </w:t>
      </w:r>
      <w:r w:rsidRPr="00877480">
        <w:rPr>
          <w:rFonts w:cs="Times New Roman"/>
          <w:i/>
          <w:iCs/>
          <w:noProof/>
          <w:szCs w:val="24"/>
        </w:rPr>
        <w:t>11</w:t>
      </w:r>
      <w:r w:rsidRPr="00877480">
        <w:rPr>
          <w:rFonts w:cs="Times New Roman"/>
          <w:noProof/>
          <w:szCs w:val="24"/>
        </w:rPr>
        <w:t>(6), 13–18. https://berkas.dpr.go.id/puslit/files/info_singkat/Info Singkat-XI-6-II-P3DI-Maret-2019-236.pdf</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Suryatini, F., Maimunah, </w:t>
      </w:r>
      <w:r w:rsidR="00DE549C" w:rsidRPr="00DE549C">
        <w:rPr>
          <w:rFonts w:cs="Times New Roman"/>
          <w:i/>
          <w:noProof/>
          <w:szCs w:val="24"/>
        </w:rPr>
        <w:t>and</w:t>
      </w:r>
      <w:r w:rsidRPr="00877480">
        <w:rPr>
          <w:rFonts w:cs="Times New Roman"/>
          <w:noProof/>
          <w:szCs w:val="24"/>
        </w:rPr>
        <w:t xml:space="preserve"> Fauzandi, F. I. (2018). </w:t>
      </w:r>
      <w:r w:rsidRPr="00877480">
        <w:rPr>
          <w:rFonts w:cs="Times New Roman"/>
          <w:i/>
          <w:iCs/>
          <w:noProof/>
          <w:szCs w:val="24"/>
        </w:rPr>
        <w:t xml:space="preserve">Sistem Akuisisi Data Suhu Dan </w:t>
      </w:r>
      <w:r w:rsidR="00C47E83">
        <w:rPr>
          <w:rFonts w:cs="Times New Roman"/>
          <w:i/>
          <w:iCs/>
          <w:noProof/>
          <w:szCs w:val="24"/>
        </w:rPr>
        <w:t>Kelembapan</w:t>
      </w:r>
      <w:r w:rsidRPr="00877480">
        <w:rPr>
          <w:rFonts w:cs="Times New Roman"/>
          <w:i/>
          <w:iCs/>
          <w:noProof/>
          <w:szCs w:val="24"/>
        </w:rPr>
        <w:t xml:space="preserve"> Tanah Pada Irigasi Tetes Otomatis Berbasis Internet of Things</w:t>
      </w:r>
      <w:r w:rsidRPr="00877480">
        <w:rPr>
          <w:rFonts w:cs="Times New Roman"/>
          <w:noProof/>
          <w:szCs w:val="24"/>
        </w:rPr>
        <w:t>. 1–6.</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Tuomisto, H. L. (2019). Vertical Farming and Cultured Meat: Immature Technologies for Urgent Problems. </w:t>
      </w:r>
      <w:r w:rsidRPr="00877480">
        <w:rPr>
          <w:rFonts w:cs="Times New Roman"/>
          <w:i/>
          <w:iCs/>
          <w:noProof/>
          <w:szCs w:val="24"/>
        </w:rPr>
        <w:t>One Earth</w:t>
      </w:r>
      <w:r w:rsidRPr="00877480">
        <w:rPr>
          <w:rFonts w:cs="Times New Roman"/>
          <w:noProof/>
          <w:szCs w:val="24"/>
        </w:rPr>
        <w:t xml:space="preserve">, </w:t>
      </w:r>
      <w:r w:rsidRPr="00877480">
        <w:rPr>
          <w:rFonts w:cs="Times New Roman"/>
          <w:i/>
          <w:iCs/>
          <w:noProof/>
          <w:szCs w:val="24"/>
        </w:rPr>
        <w:t>1</w:t>
      </w:r>
      <w:r w:rsidRPr="00877480">
        <w:rPr>
          <w:rFonts w:cs="Times New Roman"/>
          <w:noProof/>
          <w:szCs w:val="24"/>
        </w:rPr>
        <w:t>(3), 275–277. https://doi.org/10.1016/j.oneear.2019.10.02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Vahaji, S., Akbarzadeh, A., Date, A., Cheung, S. C. P., </w:t>
      </w:r>
      <w:r w:rsidR="00DE549C" w:rsidRPr="00DE549C">
        <w:rPr>
          <w:rFonts w:cs="Times New Roman"/>
          <w:i/>
          <w:noProof/>
          <w:szCs w:val="24"/>
        </w:rPr>
        <w:t>and</w:t>
      </w:r>
      <w:r w:rsidRPr="00877480">
        <w:rPr>
          <w:rFonts w:cs="Times New Roman"/>
          <w:noProof/>
          <w:szCs w:val="24"/>
        </w:rPr>
        <w:t xml:space="preserve"> Tu, J. (2015). Study on the Efficiency of a Convergent-Divergent Two-Phase Nozzle as a Motive Force for Power Generation from Low Temperature Geothermal Resources. </w:t>
      </w:r>
      <w:r w:rsidRPr="00877480">
        <w:rPr>
          <w:rFonts w:cs="Times New Roman"/>
          <w:i/>
          <w:iCs/>
          <w:noProof/>
          <w:szCs w:val="24"/>
        </w:rPr>
        <w:t>World Geothermal Congress 2015</w:t>
      </w:r>
      <w:r w:rsidRPr="00877480">
        <w:rPr>
          <w:rFonts w:cs="Times New Roman"/>
          <w:noProof/>
          <w:szCs w:val="24"/>
        </w:rPr>
        <w:t xml:space="preserve">, </w:t>
      </w:r>
      <w:r w:rsidRPr="00877480">
        <w:rPr>
          <w:rFonts w:cs="Times New Roman"/>
          <w:i/>
          <w:iCs/>
          <w:noProof/>
          <w:szCs w:val="24"/>
        </w:rPr>
        <w:t>April</w:t>
      </w:r>
      <w:r w:rsidRPr="00877480">
        <w:rPr>
          <w:rFonts w:cs="Times New Roman"/>
          <w:noProof/>
          <w:szCs w:val="24"/>
        </w:rPr>
        <w:t>, 14.</w:t>
      </w:r>
    </w:p>
    <w:p w:rsidR="00877480" w:rsidRPr="00877480" w:rsidRDefault="00877480" w:rsidP="00877480">
      <w:pPr>
        <w:widowControl w:val="0"/>
        <w:autoSpaceDE w:val="0"/>
        <w:autoSpaceDN w:val="0"/>
        <w:adjustRightInd w:val="0"/>
        <w:ind w:left="480" w:hanging="480"/>
        <w:rPr>
          <w:rFonts w:cs="Times New Roman"/>
          <w:noProof/>
          <w:szCs w:val="24"/>
        </w:rPr>
      </w:pPr>
      <w:r w:rsidRPr="00877480">
        <w:rPr>
          <w:rFonts w:cs="Times New Roman"/>
          <w:noProof/>
          <w:szCs w:val="24"/>
        </w:rPr>
        <w:t xml:space="preserve">Yudha, P. S. F., </w:t>
      </w:r>
      <w:r w:rsidR="00DE549C" w:rsidRPr="00DE549C">
        <w:rPr>
          <w:rFonts w:cs="Times New Roman"/>
          <w:i/>
          <w:noProof/>
          <w:szCs w:val="24"/>
        </w:rPr>
        <w:t>and</w:t>
      </w:r>
      <w:r w:rsidRPr="00877480">
        <w:rPr>
          <w:rFonts w:cs="Times New Roman"/>
          <w:noProof/>
          <w:szCs w:val="24"/>
        </w:rPr>
        <w:t xml:space="preserve"> Sani, R. A. (2017). Implementasi Sensor Ultrasonik Hc-Sr04 </w:t>
      </w:r>
      <w:r w:rsidRPr="00877480">
        <w:rPr>
          <w:rFonts w:cs="Times New Roman"/>
          <w:noProof/>
          <w:szCs w:val="24"/>
        </w:rPr>
        <w:lastRenderedPageBreak/>
        <w:t xml:space="preserve">Sebagai Sensor Parkir Mobil Berbasis Arduino. </w:t>
      </w:r>
      <w:r w:rsidRPr="00877480">
        <w:rPr>
          <w:rFonts w:cs="Times New Roman"/>
          <w:i/>
          <w:iCs/>
          <w:noProof/>
          <w:szCs w:val="24"/>
        </w:rPr>
        <w:t>EINSTEIN E-JOURNAL</w:t>
      </w:r>
      <w:r w:rsidRPr="00877480">
        <w:rPr>
          <w:rFonts w:cs="Times New Roman"/>
          <w:noProof/>
          <w:szCs w:val="24"/>
        </w:rPr>
        <w:t xml:space="preserve">, </w:t>
      </w:r>
      <w:r w:rsidRPr="00877480">
        <w:rPr>
          <w:rFonts w:cs="Times New Roman"/>
          <w:i/>
          <w:iCs/>
          <w:noProof/>
          <w:szCs w:val="24"/>
        </w:rPr>
        <w:t>5</w:t>
      </w:r>
      <w:r w:rsidRPr="00877480">
        <w:rPr>
          <w:rFonts w:cs="Times New Roman"/>
          <w:noProof/>
          <w:szCs w:val="24"/>
        </w:rPr>
        <w:t>(3). https://doi.org/10.24114/einstein.v5i3.12002</w:t>
      </w:r>
    </w:p>
    <w:p w:rsidR="00877480" w:rsidRPr="00877480" w:rsidRDefault="00877480" w:rsidP="00877480">
      <w:pPr>
        <w:widowControl w:val="0"/>
        <w:autoSpaceDE w:val="0"/>
        <w:autoSpaceDN w:val="0"/>
        <w:adjustRightInd w:val="0"/>
        <w:ind w:left="480" w:hanging="480"/>
        <w:rPr>
          <w:rFonts w:cs="Times New Roman"/>
          <w:noProof/>
        </w:rPr>
      </w:pPr>
      <w:r w:rsidRPr="00877480">
        <w:rPr>
          <w:rFonts w:cs="Times New Roman"/>
          <w:noProof/>
          <w:szCs w:val="24"/>
        </w:rPr>
        <w:t xml:space="preserve">Yuwono, B., Nugroho, S. P., </w:t>
      </w:r>
      <w:r w:rsidR="00DE549C" w:rsidRPr="00DE549C">
        <w:rPr>
          <w:rFonts w:cs="Times New Roman"/>
          <w:i/>
          <w:noProof/>
          <w:szCs w:val="24"/>
        </w:rPr>
        <w:t>and</w:t>
      </w:r>
      <w:r w:rsidRPr="00877480">
        <w:rPr>
          <w:rFonts w:cs="Times New Roman"/>
          <w:noProof/>
          <w:szCs w:val="24"/>
        </w:rPr>
        <w:t xml:space="preserve"> Heriyanto. (2015). Pengembangan Model Public Monitoring System Menggunakan Raspberry Pi. </w:t>
      </w:r>
      <w:r w:rsidRPr="00877480">
        <w:rPr>
          <w:rFonts w:cs="Times New Roman"/>
          <w:i/>
          <w:iCs/>
          <w:noProof/>
          <w:szCs w:val="24"/>
        </w:rPr>
        <w:t>Telematika</w:t>
      </w:r>
      <w:r w:rsidRPr="00877480">
        <w:rPr>
          <w:rFonts w:cs="Times New Roman"/>
          <w:noProof/>
          <w:szCs w:val="24"/>
        </w:rPr>
        <w:t xml:space="preserve">, </w:t>
      </w:r>
      <w:r w:rsidRPr="00877480">
        <w:rPr>
          <w:rFonts w:cs="Times New Roman"/>
          <w:i/>
          <w:iCs/>
          <w:noProof/>
          <w:szCs w:val="24"/>
        </w:rPr>
        <w:t>12</w:t>
      </w:r>
      <w:r w:rsidRPr="00877480">
        <w:rPr>
          <w:rFonts w:cs="Times New Roman"/>
          <w:noProof/>
          <w:szCs w:val="24"/>
        </w:rPr>
        <w:t>(02), 123–133.</w:t>
      </w:r>
    </w:p>
    <w:p w:rsidR="00DB04AE" w:rsidRDefault="006D2E78" w:rsidP="006D2E78">
      <w:pPr>
        <w:ind w:left="720" w:hanging="720"/>
      </w:pPr>
      <w:r>
        <w:fldChar w:fldCharType="end"/>
      </w:r>
    </w:p>
    <w:p w:rsidR="00DB04AE" w:rsidRDefault="00DB04AE" w:rsidP="00DB04AE">
      <w:r>
        <w:br w:type="page"/>
      </w:r>
    </w:p>
    <w:p w:rsidR="005302E0" w:rsidRPr="00DB04AE" w:rsidRDefault="00DB04AE" w:rsidP="00DB04AE">
      <w:pPr>
        <w:pStyle w:val="Heading1"/>
        <w:rPr>
          <w:b w:val="0"/>
        </w:rPr>
      </w:pPr>
      <w:bookmarkStart w:id="114" w:name="_Toc65580160"/>
      <w:r>
        <w:rPr>
          <w:b w:val="0"/>
        </w:rPr>
        <w:lastRenderedPageBreak/>
        <w:t>LAMPIRAN</w:t>
      </w:r>
      <w:bookmarkEnd w:id="114"/>
    </w:p>
    <w:sectPr w:rsidR="005302E0" w:rsidRPr="00DB04AE" w:rsidSect="004033C1">
      <w:footerReference w:type="default" r:id="rId32"/>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26CF" w:rsidRDefault="00F926CF">
      <w:pPr>
        <w:spacing w:after="0" w:line="240" w:lineRule="auto"/>
      </w:pPr>
      <w:r>
        <w:separator/>
      </w:r>
    </w:p>
  </w:endnote>
  <w:endnote w:type="continuationSeparator" w:id="0">
    <w:p w:rsidR="00F926CF" w:rsidRDefault="00F92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2152321"/>
      <w:docPartObj>
        <w:docPartGallery w:val="Page Numbers (Bottom of Page)"/>
        <w:docPartUnique/>
      </w:docPartObj>
    </w:sdtPr>
    <w:sdtEndPr>
      <w:rPr>
        <w:noProof/>
      </w:rPr>
    </w:sdtEndPr>
    <w:sdtContent>
      <w:p w:rsidR="001B1DEC" w:rsidRDefault="001B1DEC" w:rsidP="008000D3">
        <w:pPr>
          <w:jc w:val="center"/>
        </w:pPr>
        <w:r>
          <w:fldChar w:fldCharType="begin"/>
        </w:r>
        <w:r>
          <w:instrText xml:space="preserve"> PAGE   \* MERGEFORMAT </w:instrText>
        </w:r>
        <w:r>
          <w:fldChar w:fldCharType="separate"/>
        </w:r>
        <w:r w:rsidR="00C47E83">
          <w:rPr>
            <w:noProof/>
          </w:rPr>
          <w:t>xi</w:t>
        </w:r>
        <w:r>
          <w:rPr>
            <w:noProof/>
          </w:rPr>
          <w:fldChar w:fldCharType="end"/>
        </w:r>
      </w:p>
    </w:sdtContent>
  </w:sdt>
  <w:p w:rsidR="001B1DEC" w:rsidRDefault="001B1DEC"/>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1DEC" w:rsidRDefault="001B1DEC">
    <w:pPr>
      <w:jc w:val="right"/>
    </w:pPr>
  </w:p>
  <w:p w:rsidR="001B1DEC" w:rsidRDefault="001B1DEC"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1B1DEC" w:rsidRDefault="001B1DEC">
        <w:pPr>
          <w:pStyle w:val="Footer"/>
          <w:jc w:val="right"/>
        </w:pPr>
        <w:r>
          <w:fldChar w:fldCharType="begin"/>
        </w:r>
        <w:r>
          <w:instrText xml:space="preserve"> PAGE   \* MERGEFORMAT </w:instrText>
        </w:r>
        <w:r>
          <w:fldChar w:fldCharType="separate"/>
        </w:r>
        <w:r w:rsidR="00C47E83">
          <w:rPr>
            <w:noProof/>
          </w:rPr>
          <w:t>7</w:t>
        </w:r>
        <w:r>
          <w:rPr>
            <w:noProof/>
          </w:rPr>
          <w:fldChar w:fldCharType="end"/>
        </w:r>
      </w:p>
    </w:sdtContent>
  </w:sdt>
  <w:p w:rsidR="001B1DEC" w:rsidRDefault="001B1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26CF" w:rsidRDefault="00F926CF">
      <w:pPr>
        <w:spacing w:after="0" w:line="240" w:lineRule="auto"/>
      </w:pPr>
      <w:r>
        <w:separator/>
      </w:r>
    </w:p>
  </w:footnote>
  <w:footnote w:type="continuationSeparator" w:id="0">
    <w:p w:rsidR="00F926CF" w:rsidRDefault="00F926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E7855"/>
    <w:multiLevelType w:val="hybridMultilevel"/>
    <w:tmpl w:val="99C0EA6E"/>
    <w:lvl w:ilvl="0" w:tplc="AB00A8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61689D"/>
    <w:multiLevelType w:val="hybridMultilevel"/>
    <w:tmpl w:val="BA1EA326"/>
    <w:lvl w:ilvl="0" w:tplc="6590DD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13021"/>
    <w:multiLevelType w:val="hybridMultilevel"/>
    <w:tmpl w:val="1ED2C0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5B86330"/>
    <w:multiLevelType w:val="multilevel"/>
    <w:tmpl w:val="D23E0DA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64092B"/>
    <w:multiLevelType w:val="multilevel"/>
    <w:tmpl w:val="61A68E04"/>
    <w:lvl w:ilvl="0">
      <w:start w:val="2"/>
      <w:numFmt w:val="decimal"/>
      <w:lvlText w:val="%1"/>
      <w:lvlJc w:val="left"/>
      <w:pPr>
        <w:ind w:left="480" w:hanging="480"/>
      </w:pPr>
      <w:rPr>
        <w:rFonts w:hint="default"/>
        <w:i/>
      </w:rPr>
    </w:lvl>
    <w:lvl w:ilvl="1">
      <w:start w:val="6"/>
      <w:numFmt w:val="decimal"/>
      <w:lvlText w:val="%1.%2"/>
      <w:lvlJc w:val="left"/>
      <w:pPr>
        <w:ind w:left="840" w:hanging="480"/>
      </w:pPr>
      <w:rPr>
        <w:rFonts w:hint="default"/>
        <w:i/>
      </w:rPr>
    </w:lvl>
    <w:lvl w:ilvl="2">
      <w:start w:val="2"/>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9"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854B9A"/>
    <w:multiLevelType w:val="hybridMultilevel"/>
    <w:tmpl w:val="107E1F0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77E51DB"/>
    <w:multiLevelType w:val="hybridMultilevel"/>
    <w:tmpl w:val="22C8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2FB31F50"/>
    <w:multiLevelType w:val="hybridMultilevel"/>
    <w:tmpl w:val="CFCC44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20F2568"/>
    <w:multiLevelType w:val="hybridMultilevel"/>
    <w:tmpl w:val="6116E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F354DF"/>
    <w:multiLevelType w:val="multilevel"/>
    <w:tmpl w:val="5200643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75516E"/>
    <w:multiLevelType w:val="hybridMultilevel"/>
    <w:tmpl w:val="52DC1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B0312E"/>
    <w:multiLevelType w:val="multilevel"/>
    <w:tmpl w:val="6974F74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6926D8"/>
    <w:multiLevelType w:val="multilevel"/>
    <w:tmpl w:val="BA28209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B5366E9"/>
    <w:multiLevelType w:val="hybridMultilevel"/>
    <w:tmpl w:val="0BA06D1A"/>
    <w:lvl w:ilvl="0" w:tplc="ECC4D01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50965EA0"/>
    <w:multiLevelType w:val="multilevel"/>
    <w:tmpl w:val="53869D20"/>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C8531A1"/>
    <w:multiLevelType w:val="hybridMultilevel"/>
    <w:tmpl w:val="BA90D246"/>
    <w:lvl w:ilvl="0" w:tplc="5286589C">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0" w15:restartNumberingAfterBreak="0">
    <w:nsid w:val="5F981DD7"/>
    <w:multiLevelType w:val="hybridMultilevel"/>
    <w:tmpl w:val="E898B1A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9A35979"/>
    <w:multiLevelType w:val="hybridMultilevel"/>
    <w:tmpl w:val="8DCA1F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EE1E25"/>
    <w:multiLevelType w:val="hybridMultilevel"/>
    <w:tmpl w:val="DBF27E70"/>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6ACE3A48"/>
    <w:multiLevelType w:val="multilevel"/>
    <w:tmpl w:val="1C0C72A2"/>
    <w:lvl w:ilvl="0">
      <w:start w:val="2"/>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1" w15:restartNumberingAfterBreak="0">
    <w:nsid w:val="79C843A4"/>
    <w:multiLevelType w:val="hybridMultilevel"/>
    <w:tmpl w:val="FEF23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8"/>
  </w:num>
  <w:num w:numId="2">
    <w:abstractNumId w:val="25"/>
  </w:num>
  <w:num w:numId="3">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2"/>
  </w:num>
  <w:num w:numId="6">
    <w:abstractNumId w:val="9"/>
  </w:num>
  <w:num w:numId="7">
    <w:abstractNumId w:val="38"/>
  </w:num>
  <w:num w:numId="8">
    <w:abstractNumId w:val="42"/>
  </w:num>
  <w:num w:numId="9">
    <w:abstractNumId w:val="39"/>
  </w:num>
  <w:num w:numId="10">
    <w:abstractNumId w:val="23"/>
  </w:num>
  <w:num w:numId="11">
    <w:abstractNumId w:val="21"/>
  </w:num>
  <w:num w:numId="12">
    <w:abstractNumId w:val="33"/>
  </w:num>
  <w:num w:numId="13">
    <w:abstractNumId w:val="12"/>
  </w:num>
  <w:num w:numId="14">
    <w:abstractNumId w:val="7"/>
  </w:num>
  <w:num w:numId="15">
    <w:abstractNumId w:val="20"/>
  </w:num>
  <w:num w:numId="16">
    <w:abstractNumId w:val="31"/>
  </w:num>
  <w:num w:numId="17">
    <w:abstractNumId w:val="40"/>
  </w:num>
  <w:num w:numId="18">
    <w:abstractNumId w:val="15"/>
  </w:num>
  <w:num w:numId="19">
    <w:abstractNumId w:val="37"/>
  </w:num>
  <w:num w:numId="20">
    <w:abstractNumId w:val="6"/>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
  </w:num>
  <w:num w:numId="24">
    <w:abstractNumId w:val="27"/>
  </w:num>
  <w:num w:numId="25">
    <w:abstractNumId w:val="5"/>
  </w:num>
  <w:num w:numId="26">
    <w:abstractNumId w:val="1"/>
  </w:num>
  <w:num w:numId="27">
    <w:abstractNumId w:val="4"/>
  </w:num>
  <w:num w:numId="28">
    <w:abstractNumId w:val="41"/>
  </w:num>
  <w:num w:numId="29">
    <w:abstractNumId w:val="16"/>
  </w:num>
  <w:num w:numId="30">
    <w:abstractNumId w:val="18"/>
  </w:num>
  <w:num w:numId="31">
    <w:abstractNumId w:val="10"/>
  </w:num>
  <w:num w:numId="32">
    <w:abstractNumId w:val="30"/>
  </w:num>
  <w:num w:numId="33">
    <w:abstractNumId w:val="19"/>
  </w:num>
  <w:num w:numId="34">
    <w:abstractNumId w:val="3"/>
  </w:num>
  <w:num w:numId="35">
    <w:abstractNumId w:val="11"/>
  </w:num>
  <w:num w:numId="36">
    <w:abstractNumId w:val="26"/>
  </w:num>
  <w:num w:numId="37">
    <w:abstractNumId w:val="17"/>
  </w:num>
  <w:num w:numId="38">
    <w:abstractNumId w:val="14"/>
  </w:num>
  <w:num w:numId="39">
    <w:abstractNumId w:val="34"/>
  </w:num>
  <w:num w:numId="40">
    <w:abstractNumId w:val="24"/>
  </w:num>
  <w:num w:numId="41">
    <w:abstractNumId w:val="36"/>
  </w:num>
  <w:num w:numId="42">
    <w:abstractNumId w:val="8"/>
  </w:num>
  <w:num w:numId="43">
    <w:abstractNumId w:val="35"/>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0D3"/>
    <w:rsid w:val="00001055"/>
    <w:rsid w:val="00003222"/>
    <w:rsid w:val="0001076A"/>
    <w:rsid w:val="000155F3"/>
    <w:rsid w:val="00015D93"/>
    <w:rsid w:val="00021FFB"/>
    <w:rsid w:val="000240D6"/>
    <w:rsid w:val="000273D2"/>
    <w:rsid w:val="000325AC"/>
    <w:rsid w:val="00041C57"/>
    <w:rsid w:val="000675EF"/>
    <w:rsid w:val="0007613E"/>
    <w:rsid w:val="0008143C"/>
    <w:rsid w:val="00084C35"/>
    <w:rsid w:val="00084CB0"/>
    <w:rsid w:val="0008798A"/>
    <w:rsid w:val="000A2EE6"/>
    <w:rsid w:val="000A570E"/>
    <w:rsid w:val="000B5DC9"/>
    <w:rsid w:val="000C221C"/>
    <w:rsid w:val="000C4141"/>
    <w:rsid w:val="000D1052"/>
    <w:rsid w:val="000D2EFB"/>
    <w:rsid w:val="000D3A1C"/>
    <w:rsid w:val="000D61B2"/>
    <w:rsid w:val="000E2F87"/>
    <w:rsid w:val="000E3BF4"/>
    <w:rsid w:val="000F57E9"/>
    <w:rsid w:val="001056D1"/>
    <w:rsid w:val="00112B4D"/>
    <w:rsid w:val="00112BCF"/>
    <w:rsid w:val="001225DE"/>
    <w:rsid w:val="00130579"/>
    <w:rsid w:val="00134710"/>
    <w:rsid w:val="001349AC"/>
    <w:rsid w:val="001357F7"/>
    <w:rsid w:val="00140235"/>
    <w:rsid w:val="00157002"/>
    <w:rsid w:val="00171C18"/>
    <w:rsid w:val="00175919"/>
    <w:rsid w:val="00177976"/>
    <w:rsid w:val="00186BF9"/>
    <w:rsid w:val="00187C6C"/>
    <w:rsid w:val="00187E1A"/>
    <w:rsid w:val="001958BE"/>
    <w:rsid w:val="001A0950"/>
    <w:rsid w:val="001A1F3C"/>
    <w:rsid w:val="001A20BF"/>
    <w:rsid w:val="001A5B80"/>
    <w:rsid w:val="001A7F37"/>
    <w:rsid w:val="001A7FCA"/>
    <w:rsid w:val="001B0654"/>
    <w:rsid w:val="001B0AE9"/>
    <w:rsid w:val="001B13C9"/>
    <w:rsid w:val="001B1DEC"/>
    <w:rsid w:val="001B74DB"/>
    <w:rsid w:val="001C0954"/>
    <w:rsid w:val="001D786B"/>
    <w:rsid w:val="001F174F"/>
    <w:rsid w:val="001F1E72"/>
    <w:rsid w:val="00211B81"/>
    <w:rsid w:val="002162E2"/>
    <w:rsid w:val="00216871"/>
    <w:rsid w:val="002168B2"/>
    <w:rsid w:val="00216D0F"/>
    <w:rsid w:val="0022014F"/>
    <w:rsid w:val="00220511"/>
    <w:rsid w:val="002251F1"/>
    <w:rsid w:val="00231392"/>
    <w:rsid w:val="00231B78"/>
    <w:rsid w:val="00233E9D"/>
    <w:rsid w:val="0023481A"/>
    <w:rsid w:val="00243E72"/>
    <w:rsid w:val="002447DD"/>
    <w:rsid w:val="0024721E"/>
    <w:rsid w:val="00261E26"/>
    <w:rsid w:val="0026436A"/>
    <w:rsid w:val="002814E1"/>
    <w:rsid w:val="002826C1"/>
    <w:rsid w:val="00297496"/>
    <w:rsid w:val="002A4CC5"/>
    <w:rsid w:val="002A563D"/>
    <w:rsid w:val="002B0456"/>
    <w:rsid w:val="002B3419"/>
    <w:rsid w:val="002B76D4"/>
    <w:rsid w:val="002D73C6"/>
    <w:rsid w:val="002D7C82"/>
    <w:rsid w:val="002E0B85"/>
    <w:rsid w:val="002E0F9A"/>
    <w:rsid w:val="002E10B8"/>
    <w:rsid w:val="002F3D69"/>
    <w:rsid w:val="002F6014"/>
    <w:rsid w:val="00304AD0"/>
    <w:rsid w:val="003134C2"/>
    <w:rsid w:val="00315B29"/>
    <w:rsid w:val="00316A64"/>
    <w:rsid w:val="0032202C"/>
    <w:rsid w:val="00322E4B"/>
    <w:rsid w:val="00327E48"/>
    <w:rsid w:val="0035394B"/>
    <w:rsid w:val="00355DF0"/>
    <w:rsid w:val="00360933"/>
    <w:rsid w:val="003643E1"/>
    <w:rsid w:val="00364E00"/>
    <w:rsid w:val="0037666A"/>
    <w:rsid w:val="003805C0"/>
    <w:rsid w:val="00380D59"/>
    <w:rsid w:val="00384843"/>
    <w:rsid w:val="00385B83"/>
    <w:rsid w:val="00386C5D"/>
    <w:rsid w:val="00391C03"/>
    <w:rsid w:val="00391CEC"/>
    <w:rsid w:val="00393E6E"/>
    <w:rsid w:val="00395718"/>
    <w:rsid w:val="003A4330"/>
    <w:rsid w:val="003A4DA7"/>
    <w:rsid w:val="003B2FD7"/>
    <w:rsid w:val="003C0964"/>
    <w:rsid w:val="003C445A"/>
    <w:rsid w:val="003C55E9"/>
    <w:rsid w:val="003D3A1D"/>
    <w:rsid w:val="003D6B6D"/>
    <w:rsid w:val="003E1506"/>
    <w:rsid w:val="003F51DD"/>
    <w:rsid w:val="004033C1"/>
    <w:rsid w:val="0040517A"/>
    <w:rsid w:val="0040654E"/>
    <w:rsid w:val="0041014D"/>
    <w:rsid w:val="00420B55"/>
    <w:rsid w:val="00420E2B"/>
    <w:rsid w:val="00430AF1"/>
    <w:rsid w:val="00437C72"/>
    <w:rsid w:val="00445B70"/>
    <w:rsid w:val="00456452"/>
    <w:rsid w:val="00456490"/>
    <w:rsid w:val="00456D01"/>
    <w:rsid w:val="00465769"/>
    <w:rsid w:val="0047321D"/>
    <w:rsid w:val="00476027"/>
    <w:rsid w:val="00477737"/>
    <w:rsid w:val="0048227D"/>
    <w:rsid w:val="00483611"/>
    <w:rsid w:val="0048637B"/>
    <w:rsid w:val="004928A2"/>
    <w:rsid w:val="00497AE7"/>
    <w:rsid w:val="004B2198"/>
    <w:rsid w:val="004C1058"/>
    <w:rsid w:val="004C58AD"/>
    <w:rsid w:val="004D3229"/>
    <w:rsid w:val="004D6DFC"/>
    <w:rsid w:val="004E6184"/>
    <w:rsid w:val="004E65A0"/>
    <w:rsid w:val="005015A3"/>
    <w:rsid w:val="00504424"/>
    <w:rsid w:val="00512597"/>
    <w:rsid w:val="00513011"/>
    <w:rsid w:val="00516F46"/>
    <w:rsid w:val="005172E1"/>
    <w:rsid w:val="0051765A"/>
    <w:rsid w:val="00521E79"/>
    <w:rsid w:val="005232FE"/>
    <w:rsid w:val="005302E0"/>
    <w:rsid w:val="00537388"/>
    <w:rsid w:val="0054220B"/>
    <w:rsid w:val="005546E1"/>
    <w:rsid w:val="00555D5C"/>
    <w:rsid w:val="00556391"/>
    <w:rsid w:val="0056209B"/>
    <w:rsid w:val="00564F24"/>
    <w:rsid w:val="00571C21"/>
    <w:rsid w:val="0057543E"/>
    <w:rsid w:val="00575C7C"/>
    <w:rsid w:val="00575E21"/>
    <w:rsid w:val="00577E30"/>
    <w:rsid w:val="005801D6"/>
    <w:rsid w:val="00586E97"/>
    <w:rsid w:val="00592517"/>
    <w:rsid w:val="00595422"/>
    <w:rsid w:val="005A56D6"/>
    <w:rsid w:val="005A6EB9"/>
    <w:rsid w:val="005A7A3C"/>
    <w:rsid w:val="005B11D2"/>
    <w:rsid w:val="005C2B7D"/>
    <w:rsid w:val="005C49DE"/>
    <w:rsid w:val="005D5E3E"/>
    <w:rsid w:val="005E4F6D"/>
    <w:rsid w:val="005E72D5"/>
    <w:rsid w:val="005E7490"/>
    <w:rsid w:val="005F2C68"/>
    <w:rsid w:val="005F53FA"/>
    <w:rsid w:val="005F56B2"/>
    <w:rsid w:val="00606C28"/>
    <w:rsid w:val="00623266"/>
    <w:rsid w:val="00623AA4"/>
    <w:rsid w:val="006242E8"/>
    <w:rsid w:val="006269CC"/>
    <w:rsid w:val="00635059"/>
    <w:rsid w:val="0064345A"/>
    <w:rsid w:val="00645507"/>
    <w:rsid w:val="006458D9"/>
    <w:rsid w:val="00645D65"/>
    <w:rsid w:val="006479EB"/>
    <w:rsid w:val="00650D6D"/>
    <w:rsid w:val="0065246B"/>
    <w:rsid w:val="006629D8"/>
    <w:rsid w:val="00663D85"/>
    <w:rsid w:val="006645BF"/>
    <w:rsid w:val="00664AFB"/>
    <w:rsid w:val="0066795D"/>
    <w:rsid w:val="006718C8"/>
    <w:rsid w:val="0067204F"/>
    <w:rsid w:val="00673C54"/>
    <w:rsid w:val="00682459"/>
    <w:rsid w:val="0069124A"/>
    <w:rsid w:val="00693C6A"/>
    <w:rsid w:val="006941A4"/>
    <w:rsid w:val="0069518F"/>
    <w:rsid w:val="006A2CB2"/>
    <w:rsid w:val="006A3BD2"/>
    <w:rsid w:val="006A4A8F"/>
    <w:rsid w:val="006A5356"/>
    <w:rsid w:val="006A6424"/>
    <w:rsid w:val="006A71A6"/>
    <w:rsid w:val="006B54EE"/>
    <w:rsid w:val="006B6666"/>
    <w:rsid w:val="006B6743"/>
    <w:rsid w:val="006C2D98"/>
    <w:rsid w:val="006D2E78"/>
    <w:rsid w:val="006D359F"/>
    <w:rsid w:val="006D3C52"/>
    <w:rsid w:val="006D44A1"/>
    <w:rsid w:val="006D5C95"/>
    <w:rsid w:val="006D6FA3"/>
    <w:rsid w:val="006D72B2"/>
    <w:rsid w:val="006E7660"/>
    <w:rsid w:val="006F35A7"/>
    <w:rsid w:val="006F3A63"/>
    <w:rsid w:val="006F40CF"/>
    <w:rsid w:val="006F6283"/>
    <w:rsid w:val="00710514"/>
    <w:rsid w:val="007172CF"/>
    <w:rsid w:val="007175B6"/>
    <w:rsid w:val="00725DF0"/>
    <w:rsid w:val="00726FA5"/>
    <w:rsid w:val="00732CEC"/>
    <w:rsid w:val="0073624C"/>
    <w:rsid w:val="0074091B"/>
    <w:rsid w:val="00741DE1"/>
    <w:rsid w:val="0074362B"/>
    <w:rsid w:val="00743A02"/>
    <w:rsid w:val="00743BAD"/>
    <w:rsid w:val="00743F24"/>
    <w:rsid w:val="0074465E"/>
    <w:rsid w:val="0075056D"/>
    <w:rsid w:val="00755520"/>
    <w:rsid w:val="0075745D"/>
    <w:rsid w:val="007649D9"/>
    <w:rsid w:val="00767040"/>
    <w:rsid w:val="00772514"/>
    <w:rsid w:val="007815C2"/>
    <w:rsid w:val="007967EB"/>
    <w:rsid w:val="007A2AD5"/>
    <w:rsid w:val="007B0147"/>
    <w:rsid w:val="007B2881"/>
    <w:rsid w:val="007C0567"/>
    <w:rsid w:val="007C1744"/>
    <w:rsid w:val="007D33BA"/>
    <w:rsid w:val="007D43DE"/>
    <w:rsid w:val="007D62A9"/>
    <w:rsid w:val="007E01C5"/>
    <w:rsid w:val="007E0EB6"/>
    <w:rsid w:val="008000D3"/>
    <w:rsid w:val="0080085C"/>
    <w:rsid w:val="008036AC"/>
    <w:rsid w:val="008056F5"/>
    <w:rsid w:val="008138CA"/>
    <w:rsid w:val="00817E21"/>
    <w:rsid w:val="00823701"/>
    <w:rsid w:val="00825DBD"/>
    <w:rsid w:val="00836175"/>
    <w:rsid w:val="00843AAC"/>
    <w:rsid w:val="00850A0C"/>
    <w:rsid w:val="0085132C"/>
    <w:rsid w:val="00853EC2"/>
    <w:rsid w:val="00854048"/>
    <w:rsid w:val="0085511E"/>
    <w:rsid w:val="00855FD8"/>
    <w:rsid w:val="00856DB0"/>
    <w:rsid w:val="00860528"/>
    <w:rsid w:val="00866163"/>
    <w:rsid w:val="008742F1"/>
    <w:rsid w:val="00877480"/>
    <w:rsid w:val="00882197"/>
    <w:rsid w:val="00882DDC"/>
    <w:rsid w:val="00886D9D"/>
    <w:rsid w:val="00891CD4"/>
    <w:rsid w:val="00894C4B"/>
    <w:rsid w:val="008B0EC8"/>
    <w:rsid w:val="008B7FD4"/>
    <w:rsid w:val="008C3494"/>
    <w:rsid w:val="008C6198"/>
    <w:rsid w:val="008C7314"/>
    <w:rsid w:val="008D3244"/>
    <w:rsid w:val="008D5CEA"/>
    <w:rsid w:val="008E0434"/>
    <w:rsid w:val="008E2F4A"/>
    <w:rsid w:val="008E463A"/>
    <w:rsid w:val="008E51FF"/>
    <w:rsid w:val="008E534B"/>
    <w:rsid w:val="008F0E4D"/>
    <w:rsid w:val="008F26FE"/>
    <w:rsid w:val="00900576"/>
    <w:rsid w:val="009107E0"/>
    <w:rsid w:val="0091618D"/>
    <w:rsid w:val="00916D7D"/>
    <w:rsid w:val="0092173B"/>
    <w:rsid w:val="00925874"/>
    <w:rsid w:val="00931E7B"/>
    <w:rsid w:val="00944D97"/>
    <w:rsid w:val="00945575"/>
    <w:rsid w:val="009459AC"/>
    <w:rsid w:val="009624F4"/>
    <w:rsid w:val="00963926"/>
    <w:rsid w:val="00964252"/>
    <w:rsid w:val="00966063"/>
    <w:rsid w:val="00981818"/>
    <w:rsid w:val="00986A56"/>
    <w:rsid w:val="00986B61"/>
    <w:rsid w:val="00990AF6"/>
    <w:rsid w:val="009A4A1A"/>
    <w:rsid w:val="009A4B79"/>
    <w:rsid w:val="009B3CBD"/>
    <w:rsid w:val="009E009E"/>
    <w:rsid w:val="009F1D6D"/>
    <w:rsid w:val="009F4589"/>
    <w:rsid w:val="00A04EB6"/>
    <w:rsid w:val="00A06937"/>
    <w:rsid w:val="00A10E85"/>
    <w:rsid w:val="00A129FE"/>
    <w:rsid w:val="00A14466"/>
    <w:rsid w:val="00A14A7B"/>
    <w:rsid w:val="00A14B45"/>
    <w:rsid w:val="00A14EA7"/>
    <w:rsid w:val="00A203C1"/>
    <w:rsid w:val="00A26E1C"/>
    <w:rsid w:val="00A30009"/>
    <w:rsid w:val="00A43E43"/>
    <w:rsid w:val="00A44194"/>
    <w:rsid w:val="00A46382"/>
    <w:rsid w:val="00A600D3"/>
    <w:rsid w:val="00A60A27"/>
    <w:rsid w:val="00A63887"/>
    <w:rsid w:val="00A64FC3"/>
    <w:rsid w:val="00A71D8D"/>
    <w:rsid w:val="00A7413F"/>
    <w:rsid w:val="00A74FE0"/>
    <w:rsid w:val="00A76290"/>
    <w:rsid w:val="00AA6DE5"/>
    <w:rsid w:val="00AC0B00"/>
    <w:rsid w:val="00AC7B2B"/>
    <w:rsid w:val="00AE238B"/>
    <w:rsid w:val="00AE356B"/>
    <w:rsid w:val="00AE3615"/>
    <w:rsid w:val="00AE3C40"/>
    <w:rsid w:val="00AE60DB"/>
    <w:rsid w:val="00AE66D4"/>
    <w:rsid w:val="00AF0026"/>
    <w:rsid w:val="00AF3319"/>
    <w:rsid w:val="00AF58CD"/>
    <w:rsid w:val="00B0614C"/>
    <w:rsid w:val="00B06842"/>
    <w:rsid w:val="00B109DB"/>
    <w:rsid w:val="00B15CD6"/>
    <w:rsid w:val="00B231DC"/>
    <w:rsid w:val="00B26916"/>
    <w:rsid w:val="00B312B9"/>
    <w:rsid w:val="00B32547"/>
    <w:rsid w:val="00B53DDA"/>
    <w:rsid w:val="00B55E9F"/>
    <w:rsid w:val="00B57DD5"/>
    <w:rsid w:val="00B64E08"/>
    <w:rsid w:val="00B702A2"/>
    <w:rsid w:val="00B71351"/>
    <w:rsid w:val="00B71C65"/>
    <w:rsid w:val="00B73852"/>
    <w:rsid w:val="00B73BC5"/>
    <w:rsid w:val="00B74B59"/>
    <w:rsid w:val="00B8348A"/>
    <w:rsid w:val="00B873E1"/>
    <w:rsid w:val="00B95950"/>
    <w:rsid w:val="00B968AB"/>
    <w:rsid w:val="00B96BFC"/>
    <w:rsid w:val="00BB3A86"/>
    <w:rsid w:val="00BB7570"/>
    <w:rsid w:val="00BC427B"/>
    <w:rsid w:val="00BD0E8C"/>
    <w:rsid w:val="00BD173B"/>
    <w:rsid w:val="00BE1CC3"/>
    <w:rsid w:val="00BE557C"/>
    <w:rsid w:val="00BE7B62"/>
    <w:rsid w:val="00BF0F86"/>
    <w:rsid w:val="00BF62EB"/>
    <w:rsid w:val="00BF65D7"/>
    <w:rsid w:val="00C10E39"/>
    <w:rsid w:val="00C16CFC"/>
    <w:rsid w:val="00C2241C"/>
    <w:rsid w:val="00C31988"/>
    <w:rsid w:val="00C3763E"/>
    <w:rsid w:val="00C4069D"/>
    <w:rsid w:val="00C43AED"/>
    <w:rsid w:val="00C47E83"/>
    <w:rsid w:val="00C52729"/>
    <w:rsid w:val="00C55FEF"/>
    <w:rsid w:val="00C56552"/>
    <w:rsid w:val="00C57792"/>
    <w:rsid w:val="00C76E3D"/>
    <w:rsid w:val="00C83090"/>
    <w:rsid w:val="00C9300B"/>
    <w:rsid w:val="00C95BB8"/>
    <w:rsid w:val="00CA3457"/>
    <w:rsid w:val="00CA622D"/>
    <w:rsid w:val="00CA742D"/>
    <w:rsid w:val="00CC641B"/>
    <w:rsid w:val="00CD439D"/>
    <w:rsid w:val="00CD635F"/>
    <w:rsid w:val="00CE4B3D"/>
    <w:rsid w:val="00CF3EE2"/>
    <w:rsid w:val="00CF52AD"/>
    <w:rsid w:val="00CF7667"/>
    <w:rsid w:val="00D02034"/>
    <w:rsid w:val="00D113F3"/>
    <w:rsid w:val="00D159F1"/>
    <w:rsid w:val="00D228AD"/>
    <w:rsid w:val="00D23031"/>
    <w:rsid w:val="00D316CF"/>
    <w:rsid w:val="00D32904"/>
    <w:rsid w:val="00D40098"/>
    <w:rsid w:val="00D406AA"/>
    <w:rsid w:val="00D408E3"/>
    <w:rsid w:val="00D511B0"/>
    <w:rsid w:val="00D715C5"/>
    <w:rsid w:val="00D72718"/>
    <w:rsid w:val="00D74FB6"/>
    <w:rsid w:val="00D918E3"/>
    <w:rsid w:val="00D95F48"/>
    <w:rsid w:val="00DA25B4"/>
    <w:rsid w:val="00DA5DE2"/>
    <w:rsid w:val="00DA6242"/>
    <w:rsid w:val="00DB04AE"/>
    <w:rsid w:val="00DB3D46"/>
    <w:rsid w:val="00DC1518"/>
    <w:rsid w:val="00DC3914"/>
    <w:rsid w:val="00DD280A"/>
    <w:rsid w:val="00DD5331"/>
    <w:rsid w:val="00DE02B1"/>
    <w:rsid w:val="00DE0A29"/>
    <w:rsid w:val="00DE18A8"/>
    <w:rsid w:val="00DE29F9"/>
    <w:rsid w:val="00DE549C"/>
    <w:rsid w:val="00E10409"/>
    <w:rsid w:val="00E117F0"/>
    <w:rsid w:val="00E2152B"/>
    <w:rsid w:val="00E327F9"/>
    <w:rsid w:val="00E34E9C"/>
    <w:rsid w:val="00E3535E"/>
    <w:rsid w:val="00E362E8"/>
    <w:rsid w:val="00E36486"/>
    <w:rsid w:val="00E42A71"/>
    <w:rsid w:val="00E46F4A"/>
    <w:rsid w:val="00E47588"/>
    <w:rsid w:val="00E54F9C"/>
    <w:rsid w:val="00E551EF"/>
    <w:rsid w:val="00E62B76"/>
    <w:rsid w:val="00E71F1A"/>
    <w:rsid w:val="00E75AC4"/>
    <w:rsid w:val="00E76E3A"/>
    <w:rsid w:val="00E804AD"/>
    <w:rsid w:val="00E8105F"/>
    <w:rsid w:val="00E849B1"/>
    <w:rsid w:val="00E93A71"/>
    <w:rsid w:val="00EA06A7"/>
    <w:rsid w:val="00EB29F2"/>
    <w:rsid w:val="00EC598B"/>
    <w:rsid w:val="00EF04CE"/>
    <w:rsid w:val="00EF349F"/>
    <w:rsid w:val="00F104E8"/>
    <w:rsid w:val="00F204DE"/>
    <w:rsid w:val="00F26D94"/>
    <w:rsid w:val="00F309EE"/>
    <w:rsid w:val="00F31223"/>
    <w:rsid w:val="00F32561"/>
    <w:rsid w:val="00F34E4C"/>
    <w:rsid w:val="00F373EE"/>
    <w:rsid w:val="00F40D09"/>
    <w:rsid w:val="00F42F4F"/>
    <w:rsid w:val="00F63A13"/>
    <w:rsid w:val="00F829BA"/>
    <w:rsid w:val="00F82FFD"/>
    <w:rsid w:val="00F926CF"/>
    <w:rsid w:val="00F97593"/>
    <w:rsid w:val="00FA2044"/>
    <w:rsid w:val="00FA636A"/>
    <w:rsid w:val="00FB0D38"/>
    <w:rsid w:val="00FB1D1D"/>
    <w:rsid w:val="00FB2098"/>
    <w:rsid w:val="00FB5A35"/>
    <w:rsid w:val="00FB5C0D"/>
    <w:rsid w:val="00FB5EA2"/>
    <w:rsid w:val="00FC4E22"/>
    <w:rsid w:val="00FC533C"/>
    <w:rsid w:val="00FD2CDF"/>
    <w:rsid w:val="00FD40AC"/>
    <w:rsid w:val="00FD43B3"/>
    <w:rsid w:val="00FD5554"/>
    <w:rsid w:val="00FE7ABE"/>
    <w:rsid w:val="00FF6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53AAC1-212A-4970-B408-49D9E3B7E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56F5"/>
    <w:pPr>
      <w:tabs>
        <w:tab w:val="right" w:leader="dot" w:pos="7928"/>
      </w:tabs>
      <w:spacing w:after="100"/>
    </w:pPr>
    <w:rPr>
      <w:rFonts w:eastAsia="Times New Roman" w:cs="Times New Roman"/>
      <w:noProof/>
    </w:r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C10E39"/>
    <w:pPr>
      <w:tabs>
        <w:tab w:val="left" w:pos="630"/>
        <w:tab w:val="right" w:leader="dot" w:pos="7928"/>
      </w:tabs>
      <w:spacing w:after="0"/>
      <w:ind w:left="240"/>
    </w:pPr>
  </w:style>
  <w:style w:type="paragraph" w:styleId="TOC3">
    <w:name w:val="toc 3"/>
    <w:basedOn w:val="Normal"/>
    <w:next w:val="Normal"/>
    <w:autoRedefine/>
    <w:uiPriority w:val="39"/>
    <w:unhideWhenUsed/>
    <w:rsid w:val="002D73C6"/>
    <w:pPr>
      <w:tabs>
        <w:tab w:val="left" w:pos="990"/>
        <w:tab w:val="right" w:leader="dot" w:pos="7928"/>
      </w:tabs>
      <w:spacing w:after="0"/>
      <w:ind w:left="480"/>
    </w:pPr>
  </w:style>
  <w:style w:type="character" w:customStyle="1" w:styleId="st">
    <w:name w:val="st"/>
    <w:basedOn w:val="DefaultParagraphFont"/>
    <w:rsid w:val="00BD173B"/>
  </w:style>
  <w:style w:type="character" w:customStyle="1" w:styleId="hgkelc">
    <w:name w:val="hgkelc"/>
    <w:basedOn w:val="DefaultParagraphFont"/>
    <w:rsid w:val="001F1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731663619">
      <w:bodyDiv w:val="1"/>
      <w:marLeft w:val="0"/>
      <w:marRight w:val="0"/>
      <w:marTop w:val="0"/>
      <w:marBottom w:val="0"/>
      <w:divBdr>
        <w:top w:val="none" w:sz="0" w:space="0" w:color="auto"/>
        <w:left w:val="none" w:sz="0" w:space="0" w:color="auto"/>
        <w:bottom w:val="none" w:sz="0" w:space="0" w:color="auto"/>
        <w:right w:val="none" w:sz="0" w:space="0" w:color="auto"/>
      </w:divBdr>
    </w:div>
    <w:div w:id="741296282">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188906747">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315451426">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DEDE6-DBFE-4959-8C1D-849C24033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3</TotalTime>
  <Pages>58</Pages>
  <Words>18374</Words>
  <Characters>104734</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238</cp:revision>
  <cp:lastPrinted>2021-02-23T11:30:00Z</cp:lastPrinted>
  <dcterms:created xsi:type="dcterms:W3CDTF">2020-08-03T04:40:00Z</dcterms:created>
  <dcterms:modified xsi:type="dcterms:W3CDTF">2021-07-05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